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15A795" w14:textId="77777777" w:rsidR="009E6580" w:rsidRPr="00FB33ED" w:rsidRDefault="009E6580" w:rsidP="009E6580">
      <w:pPr>
        <w:rPr>
          <w:b/>
          <w:color w:val="313131"/>
        </w:rPr>
      </w:pPr>
      <w:r w:rsidRPr="00FB33ED">
        <w:rPr>
          <w:b/>
          <w:color w:val="313131"/>
        </w:rPr>
        <w:t xml:space="preserve">Methods </w:t>
      </w:r>
    </w:p>
    <w:p w14:paraId="37CAF3CB" w14:textId="77777777" w:rsidR="009E6580" w:rsidRPr="00FB33ED" w:rsidRDefault="009E6580" w:rsidP="009E6580">
      <w:pPr>
        <w:rPr>
          <w:i/>
        </w:rPr>
      </w:pPr>
    </w:p>
    <w:p w14:paraId="7FF7858A" w14:textId="77777777" w:rsidR="009E6580" w:rsidRPr="00FB33ED" w:rsidRDefault="009E6580" w:rsidP="009E6580">
      <w:pPr>
        <w:rPr>
          <w:i/>
        </w:rPr>
      </w:pPr>
      <w:r w:rsidRPr="00FB33ED">
        <w:rPr>
          <w:i/>
        </w:rPr>
        <w:t>RNA-</w:t>
      </w:r>
      <w:proofErr w:type="spellStart"/>
      <w:r w:rsidRPr="00FB33ED">
        <w:rPr>
          <w:i/>
        </w:rPr>
        <w:t>seq</w:t>
      </w:r>
      <w:proofErr w:type="spellEnd"/>
      <w:r w:rsidRPr="00FB33ED">
        <w:rPr>
          <w:i/>
        </w:rPr>
        <w:t xml:space="preserve"> datasets</w:t>
      </w:r>
    </w:p>
    <w:p w14:paraId="434BAB8E" w14:textId="3BCE5B01" w:rsidR="009E6580" w:rsidRDefault="009E6580" w:rsidP="009E6580">
      <w:pPr>
        <w:autoSpaceDE w:val="0"/>
        <w:autoSpaceDN w:val="0"/>
        <w:adjustRightInd w:val="0"/>
        <w:rPr>
          <w:rFonts w:eastAsia="Arial Unicode MS"/>
          <w:color w:val="0E0E0E"/>
        </w:rPr>
      </w:pPr>
      <w:r w:rsidRPr="00FB33ED">
        <w:rPr>
          <w:color w:val="1F1F1F"/>
        </w:rPr>
        <w:t>Raw sequence reads for 48 cotton seed RNA-</w:t>
      </w:r>
      <w:proofErr w:type="spellStart"/>
      <w:r w:rsidRPr="00FB33ED">
        <w:rPr>
          <w:color w:val="1F1F1F"/>
        </w:rPr>
        <w:t>seq</w:t>
      </w:r>
      <w:proofErr w:type="spellEnd"/>
      <w:r w:rsidRPr="00FB33ED">
        <w:rPr>
          <w:color w:val="1F1F1F"/>
        </w:rPr>
        <w:t xml:space="preserve"> datasets were obtained from </w:t>
      </w:r>
      <w:r w:rsidRPr="00FB33ED">
        <w:rPr>
          <w:rFonts w:eastAsia="Arial Unicode MS"/>
          <w:color w:val="0E0E0E"/>
        </w:rPr>
        <w:t xml:space="preserve">the </w:t>
      </w:r>
      <w:proofErr w:type="spellStart"/>
      <w:r w:rsidRPr="00FB33ED">
        <w:rPr>
          <w:rFonts w:eastAsia="Arial Unicode MS"/>
          <w:color w:val="0E0E0E"/>
        </w:rPr>
        <w:t>NCBI</w:t>
      </w:r>
      <w:proofErr w:type="spellEnd"/>
      <w:r w:rsidRPr="00FB33ED">
        <w:rPr>
          <w:rFonts w:eastAsia="Arial Unicode MS"/>
          <w:color w:val="0E0E0E"/>
        </w:rPr>
        <w:t xml:space="preserve"> </w:t>
      </w:r>
      <w:proofErr w:type="spellStart"/>
      <w:r w:rsidRPr="00FB33ED">
        <w:rPr>
          <w:rFonts w:eastAsia="Arial Unicode MS"/>
          <w:color w:val="0E0E0E"/>
        </w:rPr>
        <w:t>BioProject</w:t>
      </w:r>
      <w:proofErr w:type="spellEnd"/>
      <w:r w:rsidRPr="00FB33ED">
        <w:rPr>
          <w:rFonts w:eastAsia="Arial Unicode MS"/>
          <w:color w:val="0E0E0E"/>
        </w:rPr>
        <w:t xml:space="preserve"> PRJNA179447, including those from two accessions of allopolyploid cotton </w:t>
      </w:r>
      <w:r w:rsidRPr="00FB33ED">
        <w:rPr>
          <w:rFonts w:eastAsia="Arial Unicode MS"/>
          <w:i/>
          <w:color w:val="0E0E0E"/>
        </w:rPr>
        <w:t>Gossypium hirsutum</w:t>
      </w:r>
      <w:r w:rsidR="00D80A67">
        <w:rPr>
          <w:rFonts w:eastAsia="Arial Unicode MS"/>
          <w:color w:val="0E0E0E"/>
        </w:rPr>
        <w:t xml:space="preserve"> (elite cultivar </w:t>
      </w:r>
      <w:r w:rsidRPr="00FB33ED">
        <w:rPr>
          <w:rFonts w:eastAsia="Arial Unicode MS"/>
          <w:color w:val="0E0E0E"/>
        </w:rPr>
        <w:t>TM1</w:t>
      </w:r>
      <w:r w:rsidR="00D80A67">
        <w:rPr>
          <w:rFonts w:eastAsia="Arial Unicode MS"/>
          <w:color w:val="0E0E0E"/>
        </w:rPr>
        <w:t xml:space="preserve"> and wild race </w:t>
      </w:r>
      <w:proofErr w:type="spellStart"/>
      <w:r w:rsidR="00D80A67">
        <w:rPr>
          <w:rFonts w:eastAsia="Arial Unicode MS"/>
          <w:color w:val="0E0E0E"/>
        </w:rPr>
        <w:t>Yuc</w:t>
      </w:r>
      <w:proofErr w:type="spellEnd"/>
      <w:r w:rsidRPr="00FB33ED">
        <w:rPr>
          <w:rFonts w:eastAsia="Arial Unicode MS"/>
          <w:color w:val="0E0E0E"/>
        </w:rPr>
        <w:t>), and its model diploid progenitors</w:t>
      </w:r>
      <w:r w:rsidRPr="00FB33ED">
        <w:rPr>
          <w:color w:val="0E0E0E"/>
        </w:rPr>
        <w:t xml:space="preserve"> - </w:t>
      </w:r>
      <w:r w:rsidRPr="00FB33ED">
        <w:rPr>
          <w:i/>
          <w:iCs/>
        </w:rPr>
        <w:t xml:space="preserve">G. </w:t>
      </w:r>
      <w:proofErr w:type="spellStart"/>
      <w:r w:rsidRPr="00FB33ED">
        <w:rPr>
          <w:i/>
          <w:iCs/>
        </w:rPr>
        <w:t>arboreum</w:t>
      </w:r>
      <w:proofErr w:type="spellEnd"/>
      <w:r w:rsidRPr="00FB33ED">
        <w:t xml:space="preserve"> (A</w:t>
      </w:r>
      <w:r w:rsidRPr="00FB33ED">
        <w:rPr>
          <w:vertAlign w:val="subscript"/>
        </w:rPr>
        <w:t>2</w:t>
      </w:r>
      <w:r w:rsidRPr="00FB33ED">
        <w:t xml:space="preserve">) and </w:t>
      </w:r>
      <w:r w:rsidRPr="00FB33ED">
        <w:rPr>
          <w:i/>
          <w:iCs/>
        </w:rPr>
        <w:t xml:space="preserve">G. </w:t>
      </w:r>
      <w:proofErr w:type="spellStart"/>
      <w:r w:rsidRPr="00FB33ED">
        <w:rPr>
          <w:i/>
          <w:iCs/>
        </w:rPr>
        <w:t>raimondii</w:t>
      </w:r>
      <w:proofErr w:type="spellEnd"/>
      <w:r w:rsidRPr="00FB33ED">
        <w:t xml:space="preserve"> (D</w:t>
      </w:r>
      <w:r w:rsidRPr="00FB33ED">
        <w:rPr>
          <w:vertAlign w:val="subscript"/>
        </w:rPr>
        <w:t>5</w:t>
      </w:r>
      <w:r w:rsidRPr="00FB33ED">
        <w:t>). For each seed sampling condition, equal amount of diploid A</w:t>
      </w:r>
      <w:r w:rsidRPr="00FB33ED">
        <w:rPr>
          <w:vertAlign w:val="subscript"/>
        </w:rPr>
        <w:t>2</w:t>
      </w:r>
      <w:r w:rsidRPr="00FB33ED">
        <w:t xml:space="preserve"> and D</w:t>
      </w:r>
      <w:r w:rsidRPr="00FB33ED">
        <w:rPr>
          <w:vertAlign w:val="subscript"/>
        </w:rPr>
        <w:t>5</w:t>
      </w:r>
      <w:r w:rsidRPr="00FB33ED">
        <w:t xml:space="preserve"> reads were combined to generate </w:t>
      </w:r>
      <w:r w:rsidRPr="00FB33ED">
        <w:rPr>
          <w:i/>
        </w:rPr>
        <w:t>in silico</w:t>
      </w:r>
      <w:r w:rsidRPr="00FB33ED">
        <w:t xml:space="preserve"> allopolyploid datasets (</w:t>
      </w:r>
      <w:proofErr w:type="spellStart"/>
      <w:r w:rsidRPr="00FB33ED">
        <w:t>ADs</w:t>
      </w:r>
      <w:proofErr w:type="spellEnd"/>
      <w:r w:rsidRPr="00FB33ED">
        <w:t xml:space="preserve">). </w:t>
      </w:r>
      <w:r w:rsidRPr="00FB33ED">
        <w:rPr>
          <w:rFonts w:eastAsia="Arial Unicode MS"/>
          <w:color w:val="0E0E0E"/>
        </w:rPr>
        <w:t xml:space="preserve">As previously described in </w:t>
      </w:r>
      <w:proofErr w:type="spellStart"/>
      <w:r w:rsidRPr="00FB33ED">
        <w:rPr>
          <w:rFonts w:eastAsia="Arial Unicode MS"/>
          <w:color w:val="262626"/>
        </w:rPr>
        <w:t>Hovav</w:t>
      </w:r>
      <w:proofErr w:type="spellEnd"/>
      <w:r w:rsidRPr="00FB33ED">
        <w:rPr>
          <w:rFonts w:eastAsia="Arial Unicode MS"/>
          <w:color w:val="262626"/>
        </w:rPr>
        <w:t xml:space="preserve"> </w:t>
      </w:r>
      <w:r w:rsidRPr="00FB33ED">
        <w:rPr>
          <w:rFonts w:eastAsia="Arial Unicode MS"/>
          <w:i/>
          <w:color w:val="262626"/>
        </w:rPr>
        <w:t>et al.</w:t>
      </w:r>
      <w:r w:rsidRPr="00FB33ED">
        <w:rPr>
          <w:rFonts w:eastAsia="Arial Unicode MS"/>
          <w:color w:val="262626"/>
        </w:rPr>
        <w:t xml:space="preserve"> (2015) and Hu </w:t>
      </w:r>
      <w:r w:rsidRPr="00FB33ED">
        <w:rPr>
          <w:rFonts w:eastAsia="Arial Unicode MS"/>
          <w:i/>
          <w:color w:val="262626"/>
        </w:rPr>
        <w:t>et al.</w:t>
      </w:r>
      <w:r w:rsidRPr="00FB33ED">
        <w:rPr>
          <w:rFonts w:eastAsia="Arial Unicode MS"/>
          <w:color w:val="262626"/>
        </w:rPr>
        <w:t xml:space="preserve"> (2016), raw reads were filtered </w:t>
      </w:r>
      <w:r w:rsidRPr="00FB33ED">
        <w:rPr>
          <w:rFonts w:eastAsia="Arial Unicode MS"/>
          <w:color w:val="0E0E0E"/>
        </w:rPr>
        <w:t xml:space="preserve">using the </w:t>
      </w:r>
      <w:proofErr w:type="spellStart"/>
      <w:r w:rsidRPr="00FB33ED">
        <w:rPr>
          <w:rFonts w:eastAsia="Arial Unicode MS"/>
          <w:color w:val="0E0E0E"/>
        </w:rPr>
        <w:t>FASTX</w:t>
      </w:r>
      <w:proofErr w:type="spellEnd"/>
      <w:r w:rsidRPr="00FB33ED">
        <w:rPr>
          <w:rFonts w:eastAsia="Arial Unicode MS"/>
          <w:color w:val="0E0E0E"/>
        </w:rPr>
        <w:t>-Toolkit (</w:t>
      </w:r>
      <w:hyperlink r:id="rId5" w:history="1">
        <w:r w:rsidRPr="00FB33ED">
          <w:rPr>
            <w:rFonts w:eastAsia="Arial Unicode MS"/>
            <w:color w:val="7F0E1A"/>
          </w:rPr>
          <w:t>http://hannonlab.cshl.edu/fastxtoolkit/index.html</w:t>
        </w:r>
      </w:hyperlink>
      <w:r w:rsidRPr="00FB33ED">
        <w:rPr>
          <w:rFonts w:eastAsia="Arial Unicode MS"/>
          <w:color w:val="0E0E0E"/>
        </w:rPr>
        <w:t xml:space="preserve">) and mapped to the reference diploid </w:t>
      </w:r>
      <w:r w:rsidRPr="00FB33ED">
        <w:t>D</w:t>
      </w:r>
      <w:r w:rsidRPr="00FB33ED">
        <w:rPr>
          <w:vertAlign w:val="subscript"/>
        </w:rPr>
        <w:t xml:space="preserve">5 </w:t>
      </w:r>
      <w:r w:rsidRPr="00FB33ED">
        <w:rPr>
          <w:rFonts w:eastAsia="Arial Unicode MS"/>
          <w:color w:val="0E0E0E"/>
        </w:rPr>
        <w:t>genome</w:t>
      </w:r>
      <w:r w:rsidR="000223C0">
        <w:rPr>
          <w:rFonts w:eastAsia="Arial Unicode MS"/>
          <w:color w:val="0E0E0E"/>
        </w:rPr>
        <w:t xml:space="preserve"> </w:t>
      </w:r>
      <w:r w:rsidR="000223C0">
        <w:rPr>
          <w:rFonts w:eastAsia="Arial Unicode MS"/>
          <w:color w:val="0E0E0E"/>
        </w:rPr>
        <w:fldChar w:fldCharType="begin">
          <w:fldData xml:space="preserve">PEVuZE5vdGU+PENpdGU+PEF1dGhvcj5QYXRlcnNvbjwvQXV0aG9yPjxZZWFyPjIwMTI8L1llYXI+
PFJlY051bT42OTwvUmVjTnVtPjxEaXNwbGF5VGV4dD4oUGF0ZXJzb24gZXQgYWwuIDIwMTIpPC9E
aXNwbGF5VGV4dD48cmVjb3JkPjxyZWMtbnVtYmVyPjY5PC9yZWMtbnVtYmVyPjxmb3JlaWduLWtl
eXM+PGtleSBhcHA9IkVOIiBkYi1pZD0idHR6cDI1d3p1MGFwNWxldnRwNXBwZXJ5eHN3ZXdwenIy
YWZ4IiB0aW1lc3RhbXA9IjEzNzMwNDYwMTgiPjY5PC9rZXk+PC9mb3JlaWduLWtleXM+PHJlZi10
eXBlIG5hbWU9IkpvdXJuYWwgQXJ0aWNsZSI+MTc8L3JlZi10eXBlPjxjb250cmlidXRvcnM+PGF1
dGhvcnM+PGF1dGhvcj5QYXRlcnNvbiwgQS4gSC48L2F1dGhvcj48YXV0aG9yPldlbmRlbCwgSi4g
Ri48L2F1dGhvcj48YXV0aG9yPkd1bmRsYWNoLCBILjwvYXV0aG9yPjxhdXRob3I+R3VvLCBILjwv
YXV0aG9yPjxhdXRob3I+SmVua2lucywgSi48L2F1dGhvcj48YXV0aG9yPkppbiwgRC48L2F1dGhv
cj48YXV0aG9yPkxsZXdlbGx5biwgRC48L2F1dGhvcj48YXV0aG9yPlNob3dtYWtlciwgSy4gQy48
L2F1dGhvcj48YXV0aG9yPlNodSwgUy48L2F1dGhvcj48YXV0aG9yPlVkYWxsLCBKLjwvYXV0aG9y
PjxhdXRob3I+WW9vLCBNLiBKLjwvYXV0aG9yPjxhdXRob3I+QnllcnMsIFIuPC9hdXRob3I+PGF1
dGhvcj5DaGVuLCBXLjwvYXV0aG9yPjxhdXRob3I+RG9yb24tRmFpZ2VuYm9pbSwgQS48L2F1dGhv
cj48YXV0aG9yPkR1a2UsIE0uIFYuPC9hdXRob3I+PGF1dGhvcj5Hb25nLCBMLjwvYXV0aG9yPjxh
dXRob3I+R3JpbXdvb2QsIEouPC9hdXRob3I+PGF1dGhvcj5Hcm92ZXIsIEMuPC9hdXRob3I+PGF1
dGhvcj5HcnVwcCwgSy48L2F1dGhvcj48YXV0aG9yPkh1LCBHLjwvYXV0aG9yPjxhdXRob3I+TGVl
LCBULiBILjwvYXV0aG9yPjxhdXRob3I+TGksIEouPC9hdXRob3I+PGF1dGhvcj5MaW4sIEwuPC9h
dXRob3I+PGF1dGhvcj5MaXUsIFQuPC9hdXRob3I+PGF1dGhvcj5NYXJsZXIsIEIuIFMuPC9hdXRo
b3I+PGF1dGhvcj5QYWdlLCBKLiBULjwvYXV0aG9yPjxhdXRob3I+Um9iZXJ0cywgQS4gVy48L2F1
dGhvcj48YXV0aG9yPlJvbWFuZWwsIEUuPC9hdXRob3I+PGF1dGhvcj5TYW5kZXJzLCBXLiBTLjwv
YXV0aG9yPjxhdXRob3I+U3phZGtvd3NraSwgRS48L2F1dGhvcj48YXV0aG9yPlRhbiwgWC48L2F1
dGhvcj48YXV0aG9yPlRhbmcsIEguPC9hdXRob3I+PGF1dGhvcj5YdSwgQy48L2F1dGhvcj48YXV0
aG9yPldhbmcsIEouPC9hdXRob3I+PGF1dGhvcj5XYW5nLCBaLjwvYXV0aG9yPjxhdXRob3I+Wmhh
bmcsIEQuPC9hdXRob3I+PGF1dGhvcj5aaGFuZywgTC48L2F1dGhvcj48YXV0aG9yPkFzaHJhZmks
IEguPC9hdXRob3I+PGF1dGhvcj5CZWRvbiwgRi48L2F1dGhvcj48YXV0aG9yPkJvd2VycywgSi4g
RS48L2F1dGhvcj48YXV0aG9yPkJydWJha2VyLCBDLiBMLjwvYXV0aG9yPjxhdXRob3I+Q2hlZSwg
UC4gVy48L2F1dGhvcj48YXV0aG9yPkRhcywgUy48L2F1dGhvcj48YXV0aG9yPkdpbmdsZSwgQS4g
Ui48L2F1dGhvcj48YXV0aG9yPkhhaWdsZXIsIEMuIEguPC9hdXRob3I+PGF1dGhvcj5IYXJrZXIs
IEQuPC9hdXRob3I+PGF1dGhvcj5Ib2ZmbWFubiwgTC4gVi48L2F1dGhvcj48YXV0aG9yPkhvdmF2
LCBSLjwvYXV0aG9yPjxhdXRob3I+Sm9uZXMsIEQuIEMuPC9hdXRob3I+PGF1dGhvcj5MZW1rZSwg
Qy48L2F1dGhvcj48YXV0aG9yPk1hbnNvb3IsIFMuPC9hdXRob3I+PGF1dGhvcj51ciBSYWhtYW4s
IE0uPC9hdXRob3I+PGF1dGhvcj5SYWludmlsbGUsIEwuIE4uPC9hdXRob3I+PGF1dGhvcj5SYW1i
YW5pLCBBLjwvYXV0aG9yPjxhdXRob3I+UmVkZHksIFUuIEsuPC9hdXRob3I+PGF1dGhvcj5Sb25n
LCBKLiBLLjwvYXV0aG9yPjxhdXRob3I+U2FyYW5nYSwgWS48L2F1dGhvcj48YXV0aG9yPlNjaGVm
ZmxlciwgQi4gRS48L2F1dGhvcj48YXV0aG9yPlNjaGVmZmxlciwgSi4gQS48L2F1dGhvcj48YXV0
aG9yPlN0ZWxseSwgRC4gTS48L2F1dGhvcj48YXV0aG9yPlRyaXBsZXR0LCBCLiBBLjwvYXV0aG9y
PjxhdXRob3I+VmFuIERleW56ZSwgQS48L2F1dGhvcj48YXV0aG9yPlZhc2xpbiwgTS4gRi48L2F1
dGhvcj48YXV0aG9yPldhZ2htYXJlLCBWLiBOLjwvYXV0aG9yPjxhdXRob3I+V2FsZm9yZCwgUy4g
QS48L2F1dGhvcj48YXV0aG9yPldyaWdodCwgUi4gSi48L2F1dGhvcj48YXV0aG9yPlpha2ksIEUu
IEEuPC9hdXRob3I+PGF1dGhvcj5aaGFuZywgVC48L2F1dGhvcj48YXV0aG9yPkRlbm5pcywgRS4g
Uy48L2F1dGhvcj48YXV0aG9yPk1heWVyLCBLLiBGLjwvYXV0aG9yPjxhdXRob3I+UGV0ZXJzb24s
IEQuIEcuPC9hdXRob3I+PGF1dGhvcj5Sb2toc2FyLCBELiBTLjwvYXV0aG9yPjxhdXRob3I+V2Fu
ZywgWC48L2F1dGhvcj48YXV0aG9yPlNjaG11dHosIEouPC9hdXRob3I+PC9hdXRob3JzPjwvY29u
dHJpYnV0b3JzPjxhdXRoLWFkZHJlc3M+UGxhbnQgR2Vub21lIE1hcHBpbmcgTGFib3JhdG9yeSwg
VW5pdmVyc2l0eSBvZiBHZW9yZ2lhLCBBdGhlbnMsIEdlb3JnaWEgMzA2MDIsIFVTQS48L2F1dGgt
YWRkcmVzcz48dGl0bGVzPjx0aXRsZT48c3R5bGUgZmFjZT0ibm9ybWFsIiBmb250PSJkZWZhdWx0
IiBzaXplPSIxMDAlIj5SZXBlYXRlZCBwb2x5cGxvaWRpemF0aW9uIG9mIDwvc3R5bGU+PHN0eWxl
IGZhY2U9Iml0YWxpYyIgZm9udD0iZGVmYXVsdCIgc2l6ZT0iMTAwJSI+R29zc3lwaXVtIDwvc3R5
bGU+PHN0eWxlIGZhY2U9Im5vcm1hbCIgZm9udD0iZGVmYXVsdCIgc2l6ZT0iMTAwJSI+Z2Vub21l
cyBhbmQgdGhlIGV2b2x1dGlvbiBvZiBzcGlubmFibGUgY290dG9uIGZpYnJlczwvc3R5bG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0MjMtNzwvcGFnZXM+PHZvbHVtZT40OTI8L3Zv
bHVtZT48bnVtYmVyPjc0Mjk8L251bWJlcj48ZWRpdGlvbj4yMDEyLzEyLzIyPC9lZGl0aW9uPjxk
YXRlcz48eWVhcj4yMDEyPC95ZWFyPjxwdWItZGF0ZXM+PGRhdGU+RGVjIDIwPC9kYXRlPjwvcHVi
LWRhdGVzPjwvZGF0ZXM+PGlzYm4+MTQ3Ni00Njg3IChFbGVjdHJvbmljKSYjeEQ7MDAyOC0wODM2
IChMaW5raW5nKTwvaXNibj48YWNjZXNzaW9uLW51bT4yMzI1Nzg4NjwvYWNjZXNzaW9uLW51bT48
d29yay10eXBlPlJlc2VhcmNoIFN1cHBvcnQsIE5vbi1VLlMuIEdvdiZhcG9zO3QmI3hEO1Jlc2Vh
cmNoIFN1cHBvcnQsIFUuUy4gR292JmFwb3M7dCwgTm9uLVAuSC5TLjwvd29yay10eXBlPjx1cmxz
PjxyZWxhdGVkLXVybHM+PHVybD5odHRwOi8vd3d3Lm5jYmkubmxtLm5paC5nb3YvcHVibWVkLzIz
MjU3ODg2PC91cmw+PC9yZWxhdGVkLXVybHM+PC91cmxzPjxlbGVjdHJvbmljLXJlc291cmNlLW51
bT4xMC4xMDM4L25hdHVyZTExNzk4PC9lbGVjdHJvbmljLXJlc291cmNlLW51bT48bGFuZ3VhZ2U+
ZW5nPC9sYW5ndWFnZT48L3JlY29yZD48L0NpdGU+PC9FbmROb3RlPn==
</w:fldData>
        </w:fldChar>
      </w:r>
      <w:r w:rsidR="000223C0">
        <w:rPr>
          <w:rFonts w:eastAsia="Arial Unicode MS"/>
          <w:color w:val="0E0E0E"/>
        </w:rPr>
        <w:instrText xml:space="preserve"> ADDIN EN.CITE </w:instrText>
      </w:r>
      <w:r w:rsidR="000223C0">
        <w:rPr>
          <w:rFonts w:eastAsia="Arial Unicode MS"/>
          <w:color w:val="0E0E0E"/>
        </w:rPr>
        <w:fldChar w:fldCharType="begin">
          <w:fldData xml:space="preserve">PEVuZE5vdGU+PENpdGU+PEF1dGhvcj5QYXRlcnNvbjwvQXV0aG9yPjxZZWFyPjIwMTI8L1llYXI+
PFJlY051bT42OTwvUmVjTnVtPjxEaXNwbGF5VGV4dD4oUGF0ZXJzb24gZXQgYWwuIDIwMTIpPC9E
aXNwbGF5VGV4dD48cmVjb3JkPjxyZWMtbnVtYmVyPjY5PC9yZWMtbnVtYmVyPjxmb3JlaWduLWtl
eXM+PGtleSBhcHA9IkVOIiBkYi1pZD0idHR6cDI1d3p1MGFwNWxldnRwNXBwZXJ5eHN3ZXdwenIy
YWZ4IiB0aW1lc3RhbXA9IjEzNzMwNDYwMTgiPjY5PC9rZXk+PC9mb3JlaWduLWtleXM+PHJlZi10
eXBlIG5hbWU9IkpvdXJuYWwgQXJ0aWNsZSI+MTc8L3JlZi10eXBlPjxjb250cmlidXRvcnM+PGF1
dGhvcnM+PGF1dGhvcj5QYXRlcnNvbiwgQS4gSC48L2F1dGhvcj48YXV0aG9yPldlbmRlbCwgSi4g
Ri48L2F1dGhvcj48YXV0aG9yPkd1bmRsYWNoLCBILjwvYXV0aG9yPjxhdXRob3I+R3VvLCBILjwv
YXV0aG9yPjxhdXRob3I+SmVua2lucywgSi48L2F1dGhvcj48YXV0aG9yPkppbiwgRC48L2F1dGhv
cj48YXV0aG9yPkxsZXdlbGx5biwgRC48L2F1dGhvcj48YXV0aG9yPlNob3dtYWtlciwgSy4gQy48
L2F1dGhvcj48YXV0aG9yPlNodSwgUy48L2F1dGhvcj48YXV0aG9yPlVkYWxsLCBKLjwvYXV0aG9y
PjxhdXRob3I+WW9vLCBNLiBKLjwvYXV0aG9yPjxhdXRob3I+QnllcnMsIFIuPC9hdXRob3I+PGF1
dGhvcj5DaGVuLCBXLjwvYXV0aG9yPjxhdXRob3I+RG9yb24tRmFpZ2VuYm9pbSwgQS48L2F1dGhv
cj48YXV0aG9yPkR1a2UsIE0uIFYuPC9hdXRob3I+PGF1dGhvcj5Hb25nLCBMLjwvYXV0aG9yPjxh
dXRob3I+R3JpbXdvb2QsIEouPC9hdXRob3I+PGF1dGhvcj5Hcm92ZXIsIEMuPC9hdXRob3I+PGF1
dGhvcj5HcnVwcCwgSy48L2F1dGhvcj48YXV0aG9yPkh1LCBHLjwvYXV0aG9yPjxhdXRob3I+TGVl
LCBULiBILjwvYXV0aG9yPjxhdXRob3I+TGksIEouPC9hdXRob3I+PGF1dGhvcj5MaW4sIEwuPC9h
dXRob3I+PGF1dGhvcj5MaXUsIFQuPC9hdXRob3I+PGF1dGhvcj5NYXJsZXIsIEIuIFMuPC9hdXRo
b3I+PGF1dGhvcj5QYWdlLCBKLiBULjwvYXV0aG9yPjxhdXRob3I+Um9iZXJ0cywgQS4gVy48L2F1
dGhvcj48YXV0aG9yPlJvbWFuZWwsIEUuPC9hdXRob3I+PGF1dGhvcj5TYW5kZXJzLCBXLiBTLjwv
YXV0aG9yPjxhdXRob3I+U3phZGtvd3NraSwgRS48L2F1dGhvcj48YXV0aG9yPlRhbiwgWC48L2F1
dGhvcj48YXV0aG9yPlRhbmcsIEguPC9hdXRob3I+PGF1dGhvcj5YdSwgQy48L2F1dGhvcj48YXV0
aG9yPldhbmcsIEouPC9hdXRob3I+PGF1dGhvcj5XYW5nLCBaLjwvYXV0aG9yPjxhdXRob3I+Wmhh
bmcsIEQuPC9hdXRob3I+PGF1dGhvcj5aaGFuZywgTC48L2F1dGhvcj48YXV0aG9yPkFzaHJhZmks
IEguPC9hdXRob3I+PGF1dGhvcj5CZWRvbiwgRi48L2F1dGhvcj48YXV0aG9yPkJvd2VycywgSi4g
RS48L2F1dGhvcj48YXV0aG9yPkJydWJha2VyLCBDLiBMLjwvYXV0aG9yPjxhdXRob3I+Q2hlZSwg
UC4gVy48L2F1dGhvcj48YXV0aG9yPkRhcywgUy48L2F1dGhvcj48YXV0aG9yPkdpbmdsZSwgQS4g
Ui48L2F1dGhvcj48YXV0aG9yPkhhaWdsZXIsIEMuIEguPC9hdXRob3I+PGF1dGhvcj5IYXJrZXIs
IEQuPC9hdXRob3I+PGF1dGhvcj5Ib2ZmbWFubiwgTC4gVi48L2F1dGhvcj48YXV0aG9yPkhvdmF2
LCBSLjwvYXV0aG9yPjxhdXRob3I+Sm9uZXMsIEQuIEMuPC9hdXRob3I+PGF1dGhvcj5MZW1rZSwg
Qy48L2F1dGhvcj48YXV0aG9yPk1hbnNvb3IsIFMuPC9hdXRob3I+PGF1dGhvcj51ciBSYWhtYW4s
IE0uPC9hdXRob3I+PGF1dGhvcj5SYWludmlsbGUsIEwuIE4uPC9hdXRob3I+PGF1dGhvcj5SYW1i
YW5pLCBBLjwvYXV0aG9yPjxhdXRob3I+UmVkZHksIFUuIEsuPC9hdXRob3I+PGF1dGhvcj5Sb25n
LCBKLiBLLjwvYXV0aG9yPjxhdXRob3I+U2FyYW5nYSwgWS48L2F1dGhvcj48YXV0aG9yPlNjaGVm
ZmxlciwgQi4gRS48L2F1dGhvcj48YXV0aG9yPlNjaGVmZmxlciwgSi4gQS48L2F1dGhvcj48YXV0
aG9yPlN0ZWxseSwgRC4gTS48L2F1dGhvcj48YXV0aG9yPlRyaXBsZXR0LCBCLiBBLjwvYXV0aG9y
PjxhdXRob3I+VmFuIERleW56ZSwgQS48L2F1dGhvcj48YXV0aG9yPlZhc2xpbiwgTS4gRi48L2F1
dGhvcj48YXV0aG9yPldhZ2htYXJlLCBWLiBOLjwvYXV0aG9yPjxhdXRob3I+V2FsZm9yZCwgUy4g
QS48L2F1dGhvcj48YXV0aG9yPldyaWdodCwgUi4gSi48L2F1dGhvcj48YXV0aG9yPlpha2ksIEUu
IEEuPC9hdXRob3I+PGF1dGhvcj5aaGFuZywgVC48L2F1dGhvcj48YXV0aG9yPkRlbm5pcywgRS4g
Uy48L2F1dGhvcj48YXV0aG9yPk1heWVyLCBLLiBGLjwvYXV0aG9yPjxhdXRob3I+UGV0ZXJzb24s
IEQuIEcuPC9hdXRob3I+PGF1dGhvcj5Sb2toc2FyLCBELiBTLjwvYXV0aG9yPjxhdXRob3I+V2Fu
ZywgWC48L2F1dGhvcj48YXV0aG9yPlNjaG11dHosIEouPC9hdXRob3I+PC9hdXRob3JzPjwvY29u
dHJpYnV0b3JzPjxhdXRoLWFkZHJlc3M+UGxhbnQgR2Vub21lIE1hcHBpbmcgTGFib3JhdG9yeSwg
VW5pdmVyc2l0eSBvZiBHZW9yZ2lhLCBBdGhlbnMsIEdlb3JnaWEgMzA2MDIsIFVTQS48L2F1dGgt
YWRkcmVzcz48dGl0bGVzPjx0aXRsZT48c3R5bGUgZmFjZT0ibm9ybWFsIiBmb250PSJkZWZhdWx0
IiBzaXplPSIxMDAlIj5SZXBlYXRlZCBwb2x5cGxvaWRpemF0aW9uIG9mIDwvc3R5bGU+PHN0eWxl
IGZhY2U9Iml0YWxpYyIgZm9udD0iZGVmYXVsdCIgc2l6ZT0iMTAwJSI+R29zc3lwaXVtIDwvc3R5
bGU+PHN0eWxlIGZhY2U9Im5vcm1hbCIgZm9udD0iZGVmYXVsdCIgc2l6ZT0iMTAwJSI+Z2Vub21l
cyBhbmQgdGhlIGV2b2x1dGlvbiBvZiBzcGlubmFibGUgY290dG9uIGZpYnJlczwvc3R5bG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0MjMtNzwvcGFnZXM+PHZvbHVtZT40OTI8L3Zv
bHVtZT48bnVtYmVyPjc0Mjk8L251bWJlcj48ZWRpdGlvbj4yMDEyLzEyLzIyPC9lZGl0aW9uPjxk
YXRlcz48eWVhcj4yMDEyPC95ZWFyPjxwdWItZGF0ZXM+PGRhdGU+RGVjIDIwPC9kYXRlPjwvcHVi
LWRhdGVzPjwvZGF0ZXM+PGlzYm4+MTQ3Ni00Njg3IChFbGVjdHJvbmljKSYjeEQ7MDAyOC0wODM2
IChMaW5raW5nKTwvaXNibj48YWNjZXNzaW9uLW51bT4yMzI1Nzg4NjwvYWNjZXNzaW9uLW51bT48
d29yay10eXBlPlJlc2VhcmNoIFN1cHBvcnQsIE5vbi1VLlMuIEdvdiZhcG9zO3QmI3hEO1Jlc2Vh
cmNoIFN1cHBvcnQsIFUuUy4gR292JmFwb3M7dCwgTm9uLVAuSC5TLjwvd29yay10eXBlPjx1cmxz
PjxyZWxhdGVkLXVybHM+PHVybD5odHRwOi8vd3d3Lm5jYmkubmxtLm5paC5nb3YvcHVibWVkLzIz
MjU3ODg2PC91cmw+PC9yZWxhdGVkLXVybHM+PC91cmxzPjxlbGVjdHJvbmljLXJlc291cmNlLW51
bT4xMC4xMDM4L25hdHVyZTExNzk4PC9lbGVjdHJvbmljLXJlc291cmNlLW51bT48bGFuZ3VhZ2U+
ZW5nPC9sYW5ndWFnZT48L3JlY29yZD48L0NpdGU+PC9FbmROb3RlPn==
</w:fldData>
        </w:fldChar>
      </w:r>
      <w:r w:rsidR="000223C0">
        <w:rPr>
          <w:rFonts w:eastAsia="Arial Unicode MS"/>
          <w:color w:val="0E0E0E"/>
        </w:rPr>
        <w:instrText xml:space="preserve"> ADDIN EN.CITE.DATA </w:instrText>
      </w:r>
      <w:r w:rsidR="000223C0">
        <w:rPr>
          <w:rFonts w:eastAsia="Arial Unicode MS"/>
          <w:color w:val="0E0E0E"/>
        </w:rPr>
      </w:r>
      <w:r w:rsidR="000223C0">
        <w:rPr>
          <w:rFonts w:eastAsia="Arial Unicode MS"/>
          <w:color w:val="0E0E0E"/>
        </w:rPr>
        <w:fldChar w:fldCharType="end"/>
      </w:r>
      <w:r w:rsidR="000223C0">
        <w:rPr>
          <w:rFonts w:eastAsia="Arial Unicode MS"/>
          <w:color w:val="0E0E0E"/>
        </w:rPr>
      </w:r>
      <w:r w:rsidR="000223C0">
        <w:rPr>
          <w:rFonts w:eastAsia="Arial Unicode MS"/>
          <w:color w:val="0E0E0E"/>
        </w:rPr>
        <w:fldChar w:fldCharType="separate"/>
      </w:r>
      <w:r w:rsidR="000223C0">
        <w:rPr>
          <w:rFonts w:eastAsia="Arial Unicode MS"/>
          <w:noProof/>
          <w:color w:val="0E0E0E"/>
        </w:rPr>
        <w:t>(Paterson et al. 2012)</w:t>
      </w:r>
      <w:r w:rsidR="000223C0">
        <w:rPr>
          <w:rFonts w:eastAsia="Arial Unicode MS"/>
          <w:color w:val="0E0E0E"/>
        </w:rPr>
        <w:fldChar w:fldCharType="end"/>
      </w:r>
      <w:r w:rsidRPr="00FB33ED">
        <w:rPr>
          <w:rFonts w:eastAsia="Arial Unicode MS"/>
          <w:color w:val="0E0E0E"/>
        </w:rPr>
        <w:t xml:space="preserve"> using </w:t>
      </w:r>
      <w:proofErr w:type="spellStart"/>
      <w:r w:rsidRPr="00FB33ED">
        <w:rPr>
          <w:rFonts w:eastAsia="Arial Unicode MS"/>
          <w:color w:val="0E0E0E"/>
        </w:rPr>
        <w:t>GSNAP</w:t>
      </w:r>
      <w:proofErr w:type="spellEnd"/>
      <w:r w:rsidRPr="00FB33ED">
        <w:rPr>
          <w:rFonts w:eastAsia="Arial Unicode MS"/>
          <w:color w:val="0E0E0E"/>
        </w:rPr>
        <w:t xml:space="preserve"> </w:t>
      </w:r>
      <w:r w:rsidRPr="00FB33ED">
        <w:rPr>
          <w:rFonts w:eastAsia="Arial Unicode MS"/>
          <w:color w:val="0E0E0E"/>
        </w:rPr>
        <w:fldChar w:fldCharType="begin"/>
      </w:r>
      <w:r w:rsidR="00A801FE">
        <w:rPr>
          <w:rFonts w:eastAsia="Arial Unicode MS"/>
          <w:color w:val="0E0E0E"/>
        </w:rPr>
        <w:instrText xml:space="preserve"> ADDIN EN.CITE &lt;EndNote&gt;&lt;Cite&gt;&lt;Author&gt;Wu&lt;/Author&gt;&lt;Year&gt;2010&lt;/Year&gt;&lt;RecNum&gt;487&lt;/RecNum&gt;&lt;DisplayText&gt;(Wu and Nacu 2010)&lt;/DisplayText&gt;&lt;record&gt;&lt;rec-number&gt;487&lt;/rec-number&gt;&lt;foreign-keys&gt;&lt;key app="EN" db-id="ttzp25wzu0ap5levtp5pperyxswewpzr2afx" timestamp="1438187767"&gt;487&lt;/key&gt;&lt;/foreign-keys&gt;&lt;ref-type name="Journal Article"&gt;17&lt;/ref-type&gt;&lt;contributors&gt;&lt;authors&gt;&lt;author&gt;Wu, T. D.&lt;/author&gt;&lt;author&gt;Nacu, S.&lt;/author&gt;&lt;/authors&gt;&lt;/contributors&gt;&lt;auth-address&gt;Department of Bioinformatics, Genentech, Inc., 1 DNA Way, South San Francisco, CA, USA. twu@gene.com&lt;/auth-address&gt;&lt;titles&gt;&lt;title&gt;Fast and SNP-tolerant detection of complex variants and splicing in short read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73-81&lt;/pages&gt;&lt;volume&gt;26&lt;/volume&gt;&lt;number&gt;7&lt;/number&gt;&lt;keywords&gt;&lt;keyword&gt;Base Sequence&lt;/keyword&gt;&lt;keyword&gt;DNA, Recombinant&lt;/keyword&gt;&lt;keyword&gt;Genetic Variation&lt;/keyword&gt;&lt;keyword&gt;Genomics/*methods&lt;/keyword&gt;&lt;keyword&gt;*Polymorphism, Single Nucleotide&lt;/keyword&gt;&lt;keyword&gt;RNA Splicing&lt;/keyword&gt;&lt;/keywords&gt;&lt;dates&gt;&lt;year&gt;2010&lt;/year&gt;&lt;pub-dates&gt;&lt;date&gt;Apr 1&lt;/date&gt;&lt;/pub-dates&gt;&lt;/dates&gt;&lt;isbn&gt;1367-4811 (Electronic)&amp;#xD;1367-4803 (Linking)&lt;/isbn&gt;&lt;accession-num&gt;20147302&lt;/accession-num&gt;&lt;urls&gt;&lt;related-urls&gt;&lt;url&gt;http://www.ncbi.nlm.nih.gov/pubmed/20147302&lt;/url&gt;&lt;/related-urls&gt;&lt;/urls&gt;&lt;custom2&gt;2844994&lt;/custom2&gt;&lt;electronic-resource-num&gt;10.1093/bioinformatics/btq057&lt;/electronic-resource-num&gt;&lt;/record&gt;&lt;/Cite&gt;&lt;/EndNote&gt;</w:instrText>
      </w:r>
      <w:r w:rsidRPr="00FB33ED">
        <w:rPr>
          <w:rFonts w:eastAsia="Arial Unicode MS"/>
          <w:color w:val="0E0E0E"/>
        </w:rPr>
        <w:fldChar w:fldCharType="separate"/>
      </w:r>
      <w:r>
        <w:rPr>
          <w:rFonts w:eastAsia="Arial Unicode MS"/>
          <w:noProof/>
          <w:color w:val="0E0E0E"/>
        </w:rPr>
        <w:t>(Wu and Nacu 2010)</w:t>
      </w:r>
      <w:r w:rsidRPr="00FB33ED">
        <w:rPr>
          <w:rFonts w:eastAsia="Arial Unicode MS"/>
          <w:color w:val="0E0E0E"/>
        </w:rPr>
        <w:fldChar w:fldCharType="end"/>
      </w:r>
      <w:r w:rsidRPr="00FB33ED">
        <w:rPr>
          <w:rFonts w:eastAsia="Arial Unicode MS"/>
          <w:color w:val="0E0E0E"/>
        </w:rPr>
        <w:t xml:space="preserve"> with single-nucleotide polymorphism (SNP) tolerance mapping between the A</w:t>
      </w:r>
      <w:r w:rsidRPr="00FB33ED">
        <w:rPr>
          <w:rFonts w:eastAsia="Arial Unicode MS"/>
          <w:color w:val="0E0E0E"/>
          <w:vertAlign w:val="subscript"/>
        </w:rPr>
        <w:t>2</w:t>
      </w:r>
      <w:r w:rsidRPr="00FB33ED">
        <w:rPr>
          <w:rFonts w:eastAsia="Arial Unicode MS"/>
          <w:color w:val="0E0E0E"/>
        </w:rPr>
        <w:t xml:space="preserve"> and D</w:t>
      </w:r>
      <w:r w:rsidRPr="00FB33ED">
        <w:rPr>
          <w:rFonts w:eastAsia="Arial Unicode MS"/>
          <w:color w:val="0E0E0E"/>
          <w:vertAlign w:val="subscript"/>
        </w:rPr>
        <w:t>5</w:t>
      </w:r>
      <w:r w:rsidRPr="00FB33ED">
        <w:rPr>
          <w:rFonts w:eastAsia="Arial Unicode MS"/>
          <w:color w:val="0E0E0E"/>
        </w:rPr>
        <w:t xml:space="preserve"> diploids or their co-resident counterparts in allopolyploids </w:t>
      </w:r>
      <w:r w:rsidRPr="00FB33ED">
        <w:rPr>
          <w:rFonts w:eastAsia="Arial Unicode MS"/>
          <w:color w:val="0E0E0E"/>
        </w:rPr>
        <w:fldChar w:fldCharType="begin"/>
      </w:r>
      <w:r w:rsidR="00A801FE">
        <w:rPr>
          <w:rFonts w:eastAsia="Arial Unicode MS"/>
          <w:color w:val="0E0E0E"/>
        </w:rPr>
        <w:instrText xml:space="preserve"> ADDIN EN.CITE &lt;EndNote&gt;&lt;Cite&gt;&lt;Author&gt;Page&lt;/Author&gt;&lt;Year&gt;2015&lt;/Year&gt;&lt;RecNum&gt;528&lt;/RecNum&gt;&lt;DisplayText&gt;(Page and Udall 2015)&lt;/DisplayText&gt;&lt;record&gt;&lt;rec-number&gt;528&lt;/rec-number&gt;&lt;foreign-keys&gt;&lt;key app="EN" db-id="ttzp25wzu0ap5levtp5pperyxswewpzr2afx" timestamp="1456155985"&gt;528&lt;/key&gt;&lt;/foreign-keys&gt;&lt;ref-type name="Journal Article"&gt;17&lt;/ref-type&gt;&lt;contributors&gt;&lt;authors&gt;&lt;author&gt;Page, J. T.&lt;/author&gt;&lt;author&gt;Udall, J. A.&lt;/author&gt;&lt;/authors&gt;&lt;/contributors&gt;&lt;titles&gt;&lt;title&gt;Methods for mapping and categorization of DNA sequence reads from allopolyploid organisms&lt;/title&gt;&lt;secondary-title&gt;BMC Genet&lt;/secondary-title&gt;&lt;alt-title&gt;BMC genetics&lt;/alt-title&gt;&lt;/titles&gt;&lt;periodical&gt;&lt;full-title&gt;BMC Genet&lt;/full-title&gt;&lt;/periodical&gt;&lt;pages&gt;S4&lt;/pages&gt;&lt;volume&gt;16 Suppl 2&lt;/volume&gt;&lt;keywords&gt;&lt;keyword&gt;Hybridization, Genetic&lt;/keyword&gt;&lt;keyword&gt;Plants/*genetics&lt;/keyword&gt;&lt;keyword&gt;Polymorphism, Single Nucleotide&lt;/keyword&gt;&lt;keyword&gt;*Polyploidy&lt;/keyword&gt;&lt;keyword&gt;*Software&lt;/keyword&gt;&lt;/keywords&gt;&lt;dates&gt;&lt;year&gt;2015&lt;/year&gt;&lt;/dates&gt;&lt;isbn&gt;1471-2156 (Electronic)&amp;#xD;1471-2156 (Linking)&lt;/isbn&gt;&lt;accession-num&gt;25951770&lt;/accession-num&gt;&lt;urls&gt;&lt;related-urls&gt;&lt;url&gt;http://www.ncbi.nlm.nih.gov/pubmed/25951770&lt;/url&gt;&lt;/related-urls&gt;&lt;/urls&gt;&lt;custom2&gt;4423573&lt;/custom2&gt;&lt;electronic-resource-num&gt;10.1186/1471-2156-16-S2-S4&lt;/electronic-resource-num&gt;&lt;/record&gt;&lt;/Cite&gt;&lt;/EndNote&gt;</w:instrText>
      </w:r>
      <w:r w:rsidRPr="00FB33ED">
        <w:rPr>
          <w:rFonts w:eastAsia="Arial Unicode MS"/>
          <w:color w:val="0E0E0E"/>
        </w:rPr>
        <w:fldChar w:fldCharType="separate"/>
      </w:r>
      <w:r w:rsidRPr="00FB33ED">
        <w:rPr>
          <w:rFonts w:eastAsia="Arial Unicode MS"/>
          <w:noProof/>
          <w:color w:val="0E0E0E"/>
        </w:rPr>
        <w:t>(Page and Udall 2015)</w:t>
      </w:r>
      <w:r w:rsidRPr="00FB33ED">
        <w:rPr>
          <w:rFonts w:eastAsia="Arial Unicode MS"/>
          <w:color w:val="0E0E0E"/>
        </w:rPr>
        <w:fldChar w:fldCharType="end"/>
      </w:r>
      <w:r w:rsidRPr="00FB33ED">
        <w:rPr>
          <w:rFonts w:eastAsia="Arial Unicode MS"/>
          <w:color w:val="0E0E0E"/>
        </w:rPr>
        <w:t xml:space="preserve">. Following mapping, reads containing SNPs that are diagnostic of sub-genome origins were partitioned into homoeologous At and Dt counts by </w:t>
      </w:r>
      <w:proofErr w:type="spellStart"/>
      <w:r w:rsidRPr="00FB33ED">
        <w:rPr>
          <w:rFonts w:eastAsia="Arial Unicode MS"/>
          <w:color w:val="0E0E0E"/>
        </w:rPr>
        <w:t>PolyCat</w:t>
      </w:r>
      <w:proofErr w:type="spellEnd"/>
      <w:r w:rsidRPr="00FB33ED">
        <w:rPr>
          <w:rFonts w:eastAsia="Arial Unicode MS"/>
          <w:color w:val="0E0E0E"/>
        </w:rPr>
        <w:t xml:space="preserve"> </w:t>
      </w:r>
      <w:r w:rsidRPr="00FB33ED">
        <w:rPr>
          <w:rFonts w:eastAsia="Arial Unicode MS"/>
          <w:color w:val="0E0E0E"/>
        </w:rPr>
        <w:fldChar w:fldCharType="begin"/>
      </w:r>
      <w:r w:rsidR="00A801FE">
        <w:rPr>
          <w:rFonts w:eastAsia="Arial Unicode MS"/>
          <w:color w:val="0E0E0E"/>
        </w:rPr>
        <w:instrText xml:space="preserve"> ADDIN EN.CITE &lt;EndNote&gt;&lt;Cite&gt;&lt;Author&gt;Page&lt;/Author&gt;&lt;Year&gt;2013&lt;/Year&gt;&lt;RecNum&gt;367&lt;/RecNum&gt;&lt;DisplayText&gt;(Page et al. 2013)&lt;/DisplayText&gt;&lt;record&gt;&lt;rec-number&gt;367&lt;/rec-number&gt;&lt;foreign-keys&gt;&lt;key app="EN" db-id="ttzp25wzu0ap5levtp5pperyxswewpzr2afx" timestamp="1373046249"&gt;367&lt;/key&gt;&lt;/foreign-keys&gt;&lt;ref-type name="Journal Article"&gt;17&lt;/ref-type&gt;&lt;contributors&gt;&lt;authors&gt;&lt;author&gt;Page, J. T.&lt;/author&gt;&lt;author&gt;Gingle, A. R.&lt;/author&gt;&lt;author&gt;Udall, J. A.&lt;/author&gt;&lt;/authors&gt;&lt;/contributors&gt;&lt;auth-address&gt;Plant and Wildlife Science Department, Brigham Young University, Provo, Utah 84062, USA.&lt;/auth-address&gt;&lt;titles&gt;&lt;title&gt;PolyCat: a resource for genome categorization of sequencing reads from allopolyploid organisms&lt;/title&gt;&lt;secondary-title&gt;G3 (Bethesda)&lt;/secondary-title&gt;&lt;alt-title&gt;G3&lt;/alt-title&gt;&lt;/titles&gt;&lt;periodical&gt;&lt;full-title&gt;G3 (Bethesda)&lt;/full-title&gt;&lt;abbr-1&gt;G3&lt;/abbr-1&gt;&lt;/periodical&gt;&lt;alt-periodical&gt;&lt;full-title&gt;G3 (Bethesda)&lt;/full-title&gt;&lt;abbr-1&gt;G3&lt;/abbr-1&gt;&lt;/alt-periodical&gt;&lt;pages&gt;517-25&lt;/pages&gt;&lt;volume&gt;3&lt;/volume&gt;&lt;number&gt;3&lt;/number&gt;&lt;dates&gt;&lt;year&gt;2013&lt;/year&gt;&lt;pub-dates&gt;&lt;date&gt;Mar&lt;/date&gt;&lt;/pub-dates&gt;&lt;/dates&gt;&lt;isbn&gt;2160-1836 (Electronic)&amp;#xD;2160-1836 (Linking)&lt;/isbn&gt;&lt;accession-num&gt;23450226&lt;/accession-num&gt;&lt;urls&gt;&lt;related-urls&gt;&lt;url&gt;http://www.ncbi.nlm.nih.gov/pubmed/23450226&lt;/url&gt;&lt;/related-urls&gt;&lt;/urls&gt;&lt;custom2&gt;3583458&lt;/custom2&gt;&lt;electronic-resource-num&gt;10.1534/g3.112.005298&lt;/electronic-resource-num&gt;&lt;/record&gt;&lt;/Cite&gt;&lt;/EndNote&gt;</w:instrText>
      </w:r>
      <w:r w:rsidRPr="00FB33ED">
        <w:rPr>
          <w:rFonts w:eastAsia="Arial Unicode MS"/>
          <w:color w:val="0E0E0E"/>
        </w:rPr>
        <w:fldChar w:fldCharType="separate"/>
      </w:r>
      <w:r w:rsidRPr="00FB33ED">
        <w:rPr>
          <w:rFonts w:eastAsia="Arial Unicode MS"/>
          <w:noProof/>
          <w:color w:val="0E0E0E"/>
        </w:rPr>
        <w:t>(Page et al. 2013)</w:t>
      </w:r>
      <w:r w:rsidRPr="00FB33ED">
        <w:rPr>
          <w:rFonts w:eastAsia="Arial Unicode MS"/>
          <w:color w:val="0E0E0E"/>
        </w:rPr>
        <w:fldChar w:fldCharType="end"/>
      </w:r>
      <w:r w:rsidRPr="00FB33ED">
        <w:rPr>
          <w:rFonts w:eastAsia="Arial Unicode MS"/>
          <w:color w:val="0E0E0E"/>
        </w:rPr>
        <w:t xml:space="preserve">. </w:t>
      </w:r>
      <w:r w:rsidR="00D24BA9">
        <w:rPr>
          <w:rFonts w:eastAsia="Arial Unicode MS"/>
          <w:color w:val="0E0E0E"/>
        </w:rPr>
        <w:t xml:space="preserve">For comparison, </w:t>
      </w:r>
      <w:proofErr w:type="spellStart"/>
      <w:r w:rsidR="00A801FE">
        <w:rPr>
          <w:rFonts w:eastAsia="Arial Unicode MS"/>
          <w:color w:val="0E0E0E"/>
        </w:rPr>
        <w:t>HyLite</w:t>
      </w:r>
      <w:proofErr w:type="spellEnd"/>
      <w:r w:rsidR="00A801FE">
        <w:rPr>
          <w:rFonts w:eastAsia="Arial Unicode MS"/>
          <w:color w:val="0E0E0E"/>
        </w:rPr>
        <w:t xml:space="preserve"> </w:t>
      </w:r>
      <w:r w:rsidR="00A801FE">
        <w:rPr>
          <w:rFonts w:eastAsia="Arial Unicode MS"/>
          <w:color w:val="0E0E0E"/>
        </w:rPr>
        <w:fldChar w:fldCharType="begin">
          <w:fldData xml:space="preserve">PEVuZE5vdGU+PENpdGU+PEF1dGhvcj5EdWNoZW1pbjwvQXV0aG9yPjxZZWFyPjIwMTU8L1llYXI+
PFJlY051bT41Nzk8L1JlY051bT48RGlzcGxheVRleHQ+KER1Y2hlbWluIGV0IGFsLiAyMDE1KTwv
RGlzcGxheVRleHQ+PHJlY29yZD48cmVjLW51bWJlcj41Nzk8L3JlYy1udW1iZXI+PGZvcmVpZ24t
a2V5cz48a2V5IGFwcD0iRU4iIGRiLWlkPSJ0dHpwMjV3enUwYXA1bGV2dHA1cHBlcnl4c3dld3B6
cjJhZngiIHRpbWVzdGFtcD0iMTQ4Mjk2NTAzMiI+NTc5PC9rZXk+PC9mb3JlaWduLWtleXM+PHJl
Zi10eXBlIG5hbWU9IkpvdXJuYWwgQXJ0aWNsZSI+MTc8L3JlZi10eXBlPjxjb250cmlidXRvcnM+
PGF1dGhvcnM+PGF1dGhvcj5EdWNoZW1pbiwgVy48L2F1dGhvcj48YXV0aG9yPkR1cG9udCwgUC4g
WS48L2F1dGhvcj48YXV0aG9yPkNhbXBiZWxsLCBNLiBBLjwvYXV0aG9yPjxhdXRob3I+R2FubGV5
LCBBLiBSLjwvYXV0aG9yPjxhdXRob3I+Q294LCBNLiBQLjwvYXV0aG9yPjwvYXV0aG9ycz48L2Nv
bnRyaWJ1dG9ycz48YXV0aC1hZGRyZXNzPlN0YXRpc3RpY3MgYW5kIEJpb2luZm9ybWF0aWNzIEdy
b3VwLCBJbnN0aXR1dGUgb2YgRnVuZGFtZW50YWwgU2NpZW5jZXMsIE1hc3NleSBVbml2ZXJzaXR5
LCBQYWxtZXJzdG9uIE5vcnRoLCBOZXcgWmVhbGFuZC4gd2FuZHJpbGxlLmR1Y2hlbWluQGluc2Et
bHlvbi5mci4mI3hEO1ByZXNlbnQgYWRkcmVzczogTGFib3JhdG9pcmUgZGUgQmlvbWV0cmllIGV0
IEJpb2xvZ2llIEV2b2x1dGl2ZSwgVU1SIENOUlMgNTU1OCwgVW5pdmVyc2l0ZSBMeW9uIEksIFZp
bGxldXJiYW5uZSwgRi02OTYyMiwgRnJhbmNlLiB3YW5kcmlsbGUuZHVjaGVtaW5AaW5zYS1seW9u
LmZyLiYjeEQ7U3RhdGlzdGljcyBhbmQgQmlvaW5mb3JtYXRpY3MgR3JvdXAsIEluc3RpdHV0ZSBv
ZiBGdW5kYW1lbnRhbCBTY2llbmNlcywgTWFzc2V5IFVuaXZlcnNpdHksIFBhbG1lcnN0b24gTm9y
dGgsIE5ldyBaZWFsYW5kLiBwLnkuZHVwb250QG1hc3NleS5hYy5uei4mI3hEO1N0YXRpc3RpY3Mg
YW5kIEJpb2luZm9ybWF0aWNzIEdyb3VwLCBJbnN0aXR1dGUgb2YgRnVuZGFtZW50YWwgU2NpZW5j
ZXMsIE1hc3NleSBVbml2ZXJzaXR5LCBQYWxtZXJzdG9uIE5vcnRoLCBOZXcgWmVhbGFuZC4gbS5j
YW1wYmVsbDFAbWFzc2V5LmFjLm56LiYjeEQ7SW5zdGl0dXRlIG9mIE1hdGhlbWF0aWNhbCBhbmQg
TmF0dXJhbCBTY2llbmNlcywgTWFzc2V5IFVuaXZlcnNpdHksIEF1Y2tsYW5kLCBOZXcgWmVhbGFu
ZC4gYS5yLmdhbmxleUBtYXNzZXkuYWMubnouJiN4RDtTdGF0aXN0aWNzIGFuZCBCaW9pbmZvcm1h
dGljcyBHcm91cCwgSW5zdGl0dXRlIG9mIEZ1bmRhbWVudGFsIFNjaWVuY2VzLCBNYXNzZXkgVW5p
dmVyc2l0eSwgUGFsbWVyc3RvbiBOb3J0aCwgTmV3IFplYWxhbmQuIG0ucC5jb3hAbWFzc2V5LmFj
Lm56LjwvYXV0aC1hZGRyZXNzPjx0aXRsZXM+PHRpdGxlPkh5TGlURTogYWNjdXJhdGUgYW5kIGZs
ZXhpYmxlIGFuYWx5c2lzIG9mIGdlbmUgZXhwcmVzc2lvbiBpbiBoeWJyaWQgYW5kIGFsbG9wb2x5
cGxvaWQgc3BlY2l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ODwvcGFnZXM+PHZvbHVtZT4xNjwvdm9sdW1lPjxrZXl3b3Jkcz48a2V5d29yZD5BbmltYWxz
PC9rZXl3b3JkPjxrZXl3b3JkPipCaW9sb2dpY2FsIEV2b2x1dGlvbjwva2V5d29yZD48a2V5d29y
ZD5GdW5naS9nZW5ldGljczwva2V5d29yZD48a2V5d29yZD4qR2VuZSBFeHByZXNzaW9uIFJlZ3Vs
YXRpb248L2tleXdvcmQ+PGtleXdvcmQ+R29sZGZpc2gvZ2VuZXRpY3M8L2tleXdvcmQ+PGtleXdv
cmQ+R29zc3lwaXVtL2dlbmV0aWNzPC9rZXl3b3JkPjxrZXl3b3JkPkhpZ2gtVGhyb3VnaHB1dCBO
dWNsZW90aWRlIFNlcXVlbmNpbmcvKm1ldGhvZHM8L2tleXdvcmQ+PGtleXdvcmQ+SHlicmlkaXph
dGlvbiwgR2VuZXRpYzwva2V5d29yZD48a2V5d29yZD5Qb2x5bW9ycGhpc20sIFNpbmdsZSBOdWNs
ZW90aWRlL2dlbmV0aWNzPC9rZXl3b3JkPjxrZXl3b3JkPipQb2x5cGxvaWR5PC9rZXl3b3JkPjxr
ZXl3b3JkPlNlcXVlbmNlIEFuYWx5c2lzLCBETkEvKm1ldGhvZHM8L2tleXdvcmQ+PGtleXdvcmQ+
KlNvZnR3YXJlPC9rZXl3b3JkPjwva2V5d29yZHM+PGRhdGVzPjx5ZWFyPjIwMTU8L3llYXI+PHB1
Yi1kYXRlcz48ZGF0ZT5KYW4gMTY8L2RhdGU+PC9wdWItZGF0ZXM+PC9kYXRlcz48aXNibj4xNDcx
LTIxMDUgKEVsZWN0cm9uaWMpJiN4RDsxNDcxLTIxMDUgKExpbmtpbmcpPC9pc2JuPjxhY2Nlc3Np
b24tbnVtPjI1NTkyMTE3PC9hY2Nlc3Npb24tbnVtPjx1cmxzPjxyZWxhdGVkLXVybHM+PHVybD5o
dHRwOi8vd3d3Lm5jYmkubmxtLm5paC5nb3YvcHVibWVkLzI1NTkyMTE3PC91cmw+PHVybD5odHRw
czovL3d3dy5uY2JpLm5sbS5uaWguZ292L3BtYy9hcnRpY2xlcy9QTUM0MzAwODI0L3BkZi8xMjg1
OV8yMDE0X0FydGljbGVfNDMzLnBkZjwvdXJsPjwvcmVsYXRlZC11cmxzPjwvdXJscz48Y3VzdG9t
Mj40MzAwODI0PC9jdXN0b20yPjxlbGVjdHJvbmljLXJlc291cmNlLW51bT4xMC4xMTg2L3MxMjg1
OS0wMTQtMDQzMy04PC9lbGVjdHJvbmljLXJlc291cmNlLW51bT48L3JlY29yZD48L0NpdGU+PC9F
bmROb3RlPn==
</w:fldData>
        </w:fldChar>
      </w:r>
      <w:r w:rsidR="005955AE">
        <w:rPr>
          <w:rFonts w:eastAsia="Arial Unicode MS"/>
          <w:color w:val="0E0E0E"/>
        </w:rPr>
        <w:instrText xml:space="preserve"> ADDIN EN.CITE </w:instrText>
      </w:r>
      <w:r w:rsidR="005955AE">
        <w:rPr>
          <w:rFonts w:eastAsia="Arial Unicode MS"/>
          <w:color w:val="0E0E0E"/>
        </w:rPr>
        <w:fldChar w:fldCharType="begin">
          <w:fldData xml:space="preserve">PEVuZE5vdGU+PENpdGU+PEF1dGhvcj5EdWNoZW1pbjwvQXV0aG9yPjxZZWFyPjIwMTU8L1llYXI+
PFJlY051bT41Nzk8L1JlY051bT48RGlzcGxheVRleHQ+KER1Y2hlbWluIGV0IGFsLiAyMDE1KTwv
RGlzcGxheVRleHQ+PHJlY29yZD48cmVjLW51bWJlcj41Nzk8L3JlYy1udW1iZXI+PGZvcmVpZ24t
a2V5cz48a2V5IGFwcD0iRU4iIGRiLWlkPSJ0dHpwMjV3enUwYXA1bGV2dHA1cHBlcnl4c3dld3B6
cjJhZngiIHRpbWVzdGFtcD0iMTQ4Mjk2NTAzMiI+NTc5PC9rZXk+PC9mb3JlaWduLWtleXM+PHJl
Zi10eXBlIG5hbWU9IkpvdXJuYWwgQXJ0aWNsZSI+MTc8L3JlZi10eXBlPjxjb250cmlidXRvcnM+
PGF1dGhvcnM+PGF1dGhvcj5EdWNoZW1pbiwgVy48L2F1dGhvcj48YXV0aG9yPkR1cG9udCwgUC4g
WS48L2F1dGhvcj48YXV0aG9yPkNhbXBiZWxsLCBNLiBBLjwvYXV0aG9yPjxhdXRob3I+R2FubGV5
LCBBLiBSLjwvYXV0aG9yPjxhdXRob3I+Q294LCBNLiBQLjwvYXV0aG9yPjwvYXV0aG9ycz48L2Nv
bnRyaWJ1dG9ycz48YXV0aC1hZGRyZXNzPlN0YXRpc3RpY3MgYW5kIEJpb2luZm9ybWF0aWNzIEdy
b3VwLCBJbnN0aXR1dGUgb2YgRnVuZGFtZW50YWwgU2NpZW5jZXMsIE1hc3NleSBVbml2ZXJzaXR5
LCBQYWxtZXJzdG9uIE5vcnRoLCBOZXcgWmVhbGFuZC4gd2FuZHJpbGxlLmR1Y2hlbWluQGluc2Et
bHlvbi5mci4mI3hEO1ByZXNlbnQgYWRkcmVzczogTGFib3JhdG9pcmUgZGUgQmlvbWV0cmllIGV0
IEJpb2xvZ2llIEV2b2x1dGl2ZSwgVU1SIENOUlMgNTU1OCwgVW5pdmVyc2l0ZSBMeW9uIEksIFZp
bGxldXJiYW5uZSwgRi02OTYyMiwgRnJhbmNlLiB3YW5kcmlsbGUuZHVjaGVtaW5AaW5zYS1seW9u
LmZyLiYjeEQ7U3RhdGlzdGljcyBhbmQgQmlvaW5mb3JtYXRpY3MgR3JvdXAsIEluc3RpdHV0ZSBv
ZiBGdW5kYW1lbnRhbCBTY2llbmNlcywgTWFzc2V5IFVuaXZlcnNpdHksIFBhbG1lcnN0b24gTm9y
dGgsIE5ldyBaZWFsYW5kLiBwLnkuZHVwb250QG1hc3NleS5hYy5uei4mI3hEO1N0YXRpc3RpY3Mg
YW5kIEJpb2luZm9ybWF0aWNzIEdyb3VwLCBJbnN0aXR1dGUgb2YgRnVuZGFtZW50YWwgU2NpZW5j
ZXMsIE1hc3NleSBVbml2ZXJzaXR5LCBQYWxtZXJzdG9uIE5vcnRoLCBOZXcgWmVhbGFuZC4gbS5j
YW1wYmVsbDFAbWFzc2V5LmFjLm56LiYjeEQ7SW5zdGl0dXRlIG9mIE1hdGhlbWF0aWNhbCBhbmQg
TmF0dXJhbCBTY2llbmNlcywgTWFzc2V5IFVuaXZlcnNpdHksIEF1Y2tsYW5kLCBOZXcgWmVhbGFu
ZC4gYS5yLmdhbmxleUBtYXNzZXkuYWMubnouJiN4RDtTdGF0aXN0aWNzIGFuZCBCaW9pbmZvcm1h
dGljcyBHcm91cCwgSW5zdGl0dXRlIG9mIEZ1bmRhbWVudGFsIFNjaWVuY2VzLCBNYXNzZXkgVW5p
dmVyc2l0eSwgUGFsbWVyc3RvbiBOb3J0aCwgTmV3IFplYWxhbmQuIG0ucC5jb3hAbWFzc2V5LmFj
Lm56LjwvYXV0aC1hZGRyZXNzPjx0aXRsZXM+PHRpdGxlPkh5TGlURTogYWNjdXJhdGUgYW5kIGZs
ZXhpYmxlIGFuYWx5c2lzIG9mIGdlbmUgZXhwcmVzc2lvbiBpbiBoeWJyaWQgYW5kIGFsbG9wb2x5
cGxvaWQgc3BlY2l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ODwvcGFnZXM+PHZvbHVtZT4xNjwvdm9sdW1lPjxrZXl3b3Jkcz48a2V5d29yZD5BbmltYWxz
PC9rZXl3b3JkPjxrZXl3b3JkPipCaW9sb2dpY2FsIEV2b2x1dGlvbjwva2V5d29yZD48a2V5d29y
ZD5GdW5naS9nZW5ldGljczwva2V5d29yZD48a2V5d29yZD4qR2VuZSBFeHByZXNzaW9uIFJlZ3Vs
YXRpb248L2tleXdvcmQ+PGtleXdvcmQ+R29sZGZpc2gvZ2VuZXRpY3M8L2tleXdvcmQ+PGtleXdv
cmQ+R29zc3lwaXVtL2dlbmV0aWNzPC9rZXl3b3JkPjxrZXl3b3JkPkhpZ2gtVGhyb3VnaHB1dCBO
dWNsZW90aWRlIFNlcXVlbmNpbmcvKm1ldGhvZHM8L2tleXdvcmQ+PGtleXdvcmQ+SHlicmlkaXph
dGlvbiwgR2VuZXRpYzwva2V5d29yZD48a2V5d29yZD5Qb2x5bW9ycGhpc20sIFNpbmdsZSBOdWNs
ZW90aWRlL2dlbmV0aWNzPC9rZXl3b3JkPjxrZXl3b3JkPipQb2x5cGxvaWR5PC9rZXl3b3JkPjxr
ZXl3b3JkPlNlcXVlbmNlIEFuYWx5c2lzLCBETkEvKm1ldGhvZHM8L2tleXdvcmQ+PGtleXdvcmQ+
KlNvZnR3YXJlPC9rZXl3b3JkPjwva2V5d29yZHM+PGRhdGVzPjx5ZWFyPjIwMTU8L3llYXI+PHB1
Yi1kYXRlcz48ZGF0ZT5KYW4gMTY8L2RhdGU+PC9wdWItZGF0ZXM+PC9kYXRlcz48aXNibj4xNDcx
LTIxMDUgKEVsZWN0cm9uaWMpJiN4RDsxNDcxLTIxMDUgKExpbmtpbmcpPC9pc2JuPjxhY2Nlc3Np
b24tbnVtPjI1NTkyMTE3PC9hY2Nlc3Npb24tbnVtPjx1cmxzPjxyZWxhdGVkLXVybHM+PHVybD5o
dHRwOi8vd3d3Lm5jYmkubmxtLm5paC5nb3YvcHVibWVkLzI1NTkyMTE3PC91cmw+PHVybD5odHRw
czovL3d3dy5uY2JpLm5sbS5uaWguZ292L3BtYy9hcnRpY2xlcy9QTUM0MzAwODI0L3BkZi8xMjg1
OV8yMDE0X0FydGljbGVfNDMzLnBkZjwvdXJsPjwvcmVsYXRlZC11cmxzPjwvdXJscz48Y3VzdG9t
Mj40MzAwODI0PC9jdXN0b20yPjxlbGVjdHJvbmljLXJlc291cmNlLW51bT4xMC4xMTg2L3MxMjg1
OS0wMTQtMDQzMy04PC9lbGVjdHJvbmljLXJlc291cmNlLW51bT48L3JlY29yZD48L0NpdGU+PC9F
bmROb3RlPn==
</w:fldData>
        </w:fldChar>
      </w:r>
      <w:r w:rsidR="005955AE">
        <w:rPr>
          <w:rFonts w:eastAsia="Arial Unicode MS"/>
          <w:color w:val="0E0E0E"/>
        </w:rPr>
        <w:instrText xml:space="preserve"> ADDIN EN.CITE.DATA </w:instrText>
      </w:r>
      <w:r w:rsidR="005955AE">
        <w:rPr>
          <w:rFonts w:eastAsia="Arial Unicode MS"/>
          <w:color w:val="0E0E0E"/>
        </w:rPr>
      </w:r>
      <w:r w:rsidR="005955AE">
        <w:rPr>
          <w:rFonts w:eastAsia="Arial Unicode MS"/>
          <w:color w:val="0E0E0E"/>
        </w:rPr>
        <w:fldChar w:fldCharType="end"/>
      </w:r>
      <w:r w:rsidR="00A801FE">
        <w:rPr>
          <w:rFonts w:eastAsia="Arial Unicode MS"/>
          <w:color w:val="0E0E0E"/>
        </w:rPr>
      </w:r>
      <w:r w:rsidR="00A801FE">
        <w:rPr>
          <w:rFonts w:eastAsia="Arial Unicode MS"/>
          <w:color w:val="0E0E0E"/>
        </w:rPr>
        <w:fldChar w:fldCharType="separate"/>
      </w:r>
      <w:r w:rsidR="00A801FE">
        <w:rPr>
          <w:rFonts w:eastAsia="Arial Unicode MS"/>
          <w:noProof/>
          <w:color w:val="0E0E0E"/>
        </w:rPr>
        <w:t>(Duchemin et al. 2015)</w:t>
      </w:r>
      <w:r w:rsidR="00A801FE">
        <w:rPr>
          <w:rFonts w:eastAsia="Arial Unicode MS"/>
          <w:color w:val="0E0E0E"/>
        </w:rPr>
        <w:fldChar w:fldCharType="end"/>
      </w:r>
      <w:r w:rsidR="00A801FE">
        <w:rPr>
          <w:rFonts w:eastAsia="Arial Unicode MS"/>
          <w:color w:val="0E0E0E"/>
        </w:rPr>
        <w:t xml:space="preserve"> </w:t>
      </w:r>
      <w:r w:rsidR="002E524A">
        <w:rPr>
          <w:rFonts w:eastAsia="Arial Unicode MS"/>
          <w:color w:val="0E0E0E"/>
        </w:rPr>
        <w:t xml:space="preserve">was used </w:t>
      </w:r>
      <w:r w:rsidR="009B1B8A">
        <w:rPr>
          <w:rFonts w:eastAsia="Arial Unicode MS"/>
          <w:color w:val="0E0E0E"/>
        </w:rPr>
        <w:t>as a secondary</w:t>
      </w:r>
      <w:r w:rsidR="002E524A">
        <w:rPr>
          <w:rFonts w:eastAsia="Arial Unicode MS"/>
          <w:color w:val="0E0E0E"/>
        </w:rPr>
        <w:t xml:space="preserve"> pipeline for estimating homoeologous expression levels from filtered RNA-</w:t>
      </w:r>
      <w:proofErr w:type="spellStart"/>
      <w:r w:rsidR="002E524A">
        <w:rPr>
          <w:rFonts w:eastAsia="Arial Unicode MS"/>
          <w:color w:val="0E0E0E"/>
        </w:rPr>
        <w:t>seq</w:t>
      </w:r>
      <w:proofErr w:type="spellEnd"/>
      <w:r w:rsidR="002E524A">
        <w:rPr>
          <w:rFonts w:eastAsia="Arial Unicode MS"/>
          <w:color w:val="0E0E0E"/>
        </w:rPr>
        <w:t xml:space="preserve"> reads in a single step. Briefly, the </w:t>
      </w:r>
      <w:proofErr w:type="spellStart"/>
      <w:r w:rsidR="002E524A">
        <w:rPr>
          <w:rFonts w:eastAsia="Arial Unicode MS"/>
          <w:color w:val="0E0E0E"/>
        </w:rPr>
        <w:t>HyLiTE</w:t>
      </w:r>
      <w:proofErr w:type="spellEnd"/>
      <w:r w:rsidR="002E524A">
        <w:rPr>
          <w:rFonts w:eastAsia="Arial Unicode MS"/>
          <w:color w:val="0E0E0E"/>
        </w:rPr>
        <w:t xml:space="preserve"> pipeline recruited </w:t>
      </w:r>
      <w:r w:rsidR="002E524A" w:rsidRPr="00FB33ED">
        <w:rPr>
          <w:rFonts w:eastAsia="Arial Unicode MS"/>
          <w:color w:val="0E0E0E"/>
        </w:rPr>
        <w:t xml:space="preserve">Bowtie2 </w:t>
      </w:r>
      <w:r w:rsidR="002E524A" w:rsidRPr="00FB33ED">
        <w:rPr>
          <w:rFonts w:eastAsia="Arial Unicode MS"/>
          <w:color w:val="0E0E0E"/>
        </w:rPr>
        <w:fldChar w:fldCharType="begin"/>
      </w:r>
      <w:r w:rsidR="00A801FE">
        <w:rPr>
          <w:rFonts w:eastAsia="Arial Unicode MS"/>
          <w:color w:val="0E0E0E"/>
        </w:rPr>
        <w:instrText xml:space="preserve"> ADDIN EN.CITE &lt;EndNote&gt;&lt;Cite&gt;&lt;Author&gt;Langmead&lt;/Author&gt;&lt;Year&gt;2012&lt;/Year&gt;&lt;RecNum&gt;580&lt;/RecNum&gt;&lt;DisplayText&gt;(Langmead and Salzberg 2012)&lt;/DisplayText&gt;&lt;record&gt;&lt;rec-number&gt;580&lt;/rec-number&gt;&lt;foreign-keys&gt;&lt;key app="EN" db-id="ttzp25wzu0ap5levtp5pperyxswewpzr2afx" timestamp="1482965739"&gt;58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2E524A" w:rsidRPr="00FB33ED">
        <w:rPr>
          <w:rFonts w:eastAsia="Arial Unicode MS"/>
          <w:color w:val="0E0E0E"/>
        </w:rPr>
        <w:fldChar w:fldCharType="separate"/>
      </w:r>
      <w:r w:rsidR="002E524A" w:rsidRPr="00FB33ED">
        <w:rPr>
          <w:rFonts w:eastAsia="Arial Unicode MS"/>
          <w:noProof/>
          <w:color w:val="0E0E0E"/>
        </w:rPr>
        <w:t>(Langmead and Salzberg 2012)</w:t>
      </w:r>
      <w:r w:rsidR="002E524A" w:rsidRPr="00FB33ED">
        <w:rPr>
          <w:rFonts w:eastAsia="Arial Unicode MS"/>
          <w:color w:val="0E0E0E"/>
        </w:rPr>
        <w:fldChar w:fldCharType="end"/>
      </w:r>
      <w:r w:rsidR="002E524A">
        <w:rPr>
          <w:rFonts w:eastAsia="Arial Unicode MS"/>
          <w:color w:val="0E0E0E"/>
        </w:rPr>
        <w:t xml:space="preserve"> to map reads to a reference diploid genome and automatically identified SNPs diagnostic of parental lineages,</w:t>
      </w:r>
      <w:r w:rsidR="00483138">
        <w:rPr>
          <w:rFonts w:eastAsia="Arial Unicode MS"/>
          <w:color w:val="0E0E0E"/>
        </w:rPr>
        <w:t xml:space="preserve"> based upon which </w:t>
      </w:r>
      <w:r w:rsidR="002E524A">
        <w:rPr>
          <w:rFonts w:eastAsia="Arial Unicode MS"/>
          <w:color w:val="0E0E0E"/>
        </w:rPr>
        <w:t xml:space="preserve">polyploid reads </w:t>
      </w:r>
      <w:r w:rsidR="00483138">
        <w:rPr>
          <w:rFonts w:eastAsia="Arial Unicode MS"/>
          <w:color w:val="0E0E0E"/>
        </w:rPr>
        <w:t xml:space="preserve">were classified </w:t>
      </w:r>
      <w:r w:rsidR="002E524A">
        <w:rPr>
          <w:rFonts w:eastAsia="Arial Unicode MS"/>
          <w:color w:val="0E0E0E"/>
        </w:rPr>
        <w:t>to parental origins</w:t>
      </w:r>
      <w:r w:rsidR="00483138">
        <w:rPr>
          <w:rFonts w:eastAsia="Arial Unicode MS"/>
          <w:color w:val="0E0E0E"/>
        </w:rPr>
        <w:t xml:space="preserve"> and </w:t>
      </w:r>
      <w:r w:rsidR="00BE6EAB">
        <w:rPr>
          <w:rFonts w:eastAsia="Arial Unicode MS"/>
          <w:color w:val="0E0E0E"/>
        </w:rPr>
        <w:t>summarized into homoeolog-specific read count tables.</w:t>
      </w:r>
      <w:r w:rsidR="00A801FE">
        <w:rPr>
          <w:rFonts w:eastAsia="Arial Unicode MS"/>
          <w:color w:val="0E0E0E"/>
        </w:rPr>
        <w:t xml:space="preserve"> A third</w:t>
      </w:r>
      <w:r w:rsidRPr="00FB33ED">
        <w:rPr>
          <w:rFonts w:eastAsia="Arial Unicode MS"/>
          <w:color w:val="0E0E0E"/>
        </w:rPr>
        <w:t xml:space="preserve"> pipeline </w:t>
      </w:r>
      <w:r w:rsidR="00A801FE">
        <w:rPr>
          <w:rFonts w:eastAsia="Arial Unicode MS"/>
          <w:color w:val="0E0E0E"/>
        </w:rPr>
        <w:t>was</w:t>
      </w:r>
      <w:r w:rsidRPr="00FB33ED">
        <w:rPr>
          <w:rFonts w:eastAsia="Arial Unicode MS"/>
          <w:color w:val="0E0E0E"/>
        </w:rPr>
        <w:t xml:space="preserve"> built upon default Bowtie2 </w:t>
      </w:r>
      <w:r w:rsidRPr="00FB33ED">
        <w:rPr>
          <w:rFonts w:eastAsia="Arial Unicode MS"/>
          <w:color w:val="0E0E0E"/>
        </w:rPr>
        <w:fldChar w:fldCharType="begin"/>
      </w:r>
      <w:r w:rsidR="00A801FE">
        <w:rPr>
          <w:rFonts w:eastAsia="Arial Unicode MS"/>
          <w:color w:val="0E0E0E"/>
        </w:rPr>
        <w:instrText xml:space="preserve"> ADDIN EN.CITE &lt;EndNote&gt;&lt;Cite&gt;&lt;Author&gt;Langmead&lt;/Author&gt;&lt;Year&gt;2012&lt;/Year&gt;&lt;RecNum&gt;580&lt;/RecNum&gt;&lt;DisplayText&gt;(Langmead and Salzberg 2012)&lt;/DisplayText&gt;&lt;record&gt;&lt;rec-number&gt;580&lt;/rec-number&gt;&lt;foreign-keys&gt;&lt;key app="EN" db-id="ttzp25wzu0ap5levtp5pperyxswewpzr2afx" timestamp="1482965739"&gt;58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Pr="00FB33ED">
        <w:rPr>
          <w:rFonts w:eastAsia="Arial Unicode MS"/>
          <w:color w:val="0E0E0E"/>
        </w:rPr>
        <w:fldChar w:fldCharType="separate"/>
      </w:r>
      <w:r w:rsidRPr="00FB33ED">
        <w:rPr>
          <w:rFonts w:eastAsia="Arial Unicode MS"/>
          <w:noProof/>
          <w:color w:val="0E0E0E"/>
        </w:rPr>
        <w:t>(Langmead and Salzberg 2012)</w:t>
      </w:r>
      <w:r w:rsidRPr="00FB33ED">
        <w:rPr>
          <w:rFonts w:eastAsia="Arial Unicode MS"/>
          <w:color w:val="0E0E0E"/>
        </w:rPr>
        <w:fldChar w:fldCharType="end"/>
      </w:r>
      <w:r w:rsidRPr="00FB33ED">
        <w:rPr>
          <w:rFonts w:eastAsia="Arial Unicode MS"/>
          <w:color w:val="0E0E0E"/>
        </w:rPr>
        <w:t xml:space="preserve"> mapping against a transcriptomic reference containing both homoeologous gene models, followed by </w:t>
      </w:r>
      <w:proofErr w:type="spellStart"/>
      <w:r w:rsidRPr="00FB33ED">
        <w:rPr>
          <w:rFonts w:eastAsia="Arial Unicode MS"/>
          <w:color w:val="0E0E0E"/>
        </w:rPr>
        <w:t>RSEM</w:t>
      </w:r>
      <w:proofErr w:type="spellEnd"/>
      <w:r w:rsidRPr="00FB33ED">
        <w:rPr>
          <w:rFonts w:eastAsia="Arial Unicode MS"/>
          <w:color w:val="0E0E0E"/>
        </w:rPr>
        <w:t xml:space="preserve"> </w:t>
      </w:r>
      <w:r w:rsidRPr="00FB33ED">
        <w:rPr>
          <w:rFonts w:eastAsia="Arial Unicode MS"/>
          <w:color w:val="0E0E0E"/>
        </w:rPr>
        <w:fldChar w:fldCharType="begin"/>
      </w:r>
      <w:r w:rsidR="00A801FE">
        <w:rPr>
          <w:rFonts w:eastAsia="Arial Unicode MS"/>
          <w:color w:val="0E0E0E"/>
        </w:rPr>
        <w:instrText xml:space="preserve"> ADDIN EN.CITE &lt;EndNote&gt;&lt;Cite&gt;&lt;Author&gt;Li&lt;/Author&gt;&lt;Year&gt;2011&lt;/Year&gt;&lt;RecNum&gt;582&lt;/RecNum&gt;&lt;DisplayText&gt;(Li and Dewey 2011)&lt;/DisplayText&gt;&lt;record&gt;&lt;rec-number&gt;582&lt;/rec-number&gt;&lt;foreign-keys&gt;&lt;key app="EN" db-id="ttzp25wzu0ap5levtp5pperyxswewpzr2afx" timestamp="1487624250"&gt;582&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23&lt;/pages&gt;&lt;volume&gt;12&lt;/volume&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04&lt;/date&gt;&lt;/pub-dates&gt;&lt;/dates&gt;&lt;isbn&gt;1471-2105 (Electronic)&amp;#xD;1471-2105 (Linking)&lt;/isbn&gt;&lt;accession-num&gt;21816040&lt;/accession-num&gt;&lt;urls&gt;&lt;related-urls&gt;&lt;url&gt;http://www.ncbi.nlm.nih.gov/pubmed/21816040&lt;/url&gt;&lt;/related-urls&gt;&lt;/urls&gt;&lt;custom2&gt;3163565&lt;/custom2&gt;&lt;electronic-resource-num&gt;10.1186/1471-2105-12-323&lt;/electronic-resource-num&gt;&lt;/record&gt;&lt;/Cite&gt;&lt;/EndNote&gt;</w:instrText>
      </w:r>
      <w:r w:rsidRPr="00FB33ED">
        <w:rPr>
          <w:rFonts w:eastAsia="Arial Unicode MS"/>
          <w:color w:val="0E0E0E"/>
        </w:rPr>
        <w:fldChar w:fldCharType="separate"/>
      </w:r>
      <w:r w:rsidRPr="00FB33ED">
        <w:rPr>
          <w:rFonts w:eastAsia="Arial Unicode MS"/>
          <w:noProof/>
          <w:color w:val="0E0E0E"/>
        </w:rPr>
        <w:t>(Li and Dewey 2011)</w:t>
      </w:r>
      <w:r w:rsidRPr="00FB33ED">
        <w:rPr>
          <w:rFonts w:eastAsia="Arial Unicode MS"/>
          <w:color w:val="0E0E0E"/>
        </w:rPr>
        <w:fldChar w:fldCharType="end"/>
      </w:r>
      <w:r w:rsidRPr="00FB33ED">
        <w:rPr>
          <w:rFonts w:eastAsia="Arial Unicode MS"/>
          <w:color w:val="0E0E0E"/>
        </w:rPr>
        <w:t xml:space="preserve"> quantification.</w:t>
      </w:r>
      <w:r w:rsidR="00A801FE">
        <w:rPr>
          <w:rFonts w:eastAsia="Arial Unicode MS"/>
          <w:color w:val="0E0E0E"/>
        </w:rPr>
        <w:t xml:space="preserve"> </w:t>
      </w:r>
      <w:r w:rsidR="000223C0">
        <w:rPr>
          <w:rFonts w:eastAsia="Arial Unicode MS"/>
          <w:color w:val="0E0E0E"/>
        </w:rPr>
        <w:t>The transcriptomic reference was constructed from</w:t>
      </w:r>
      <w:r w:rsidR="000223C0" w:rsidRPr="000223C0">
        <w:rPr>
          <w:rFonts w:eastAsia="Arial Unicode MS"/>
          <w:color w:val="0E0E0E"/>
        </w:rPr>
        <w:t xml:space="preserve"> </w:t>
      </w:r>
      <w:r w:rsidR="000223C0" w:rsidRPr="00FB33ED">
        <w:rPr>
          <w:rFonts w:eastAsia="Arial Unicode MS"/>
          <w:color w:val="0E0E0E"/>
        </w:rPr>
        <w:t xml:space="preserve">the reference diploid </w:t>
      </w:r>
      <w:r w:rsidR="000223C0" w:rsidRPr="00FB33ED">
        <w:t>D</w:t>
      </w:r>
      <w:r w:rsidR="000223C0" w:rsidRPr="00FB33ED">
        <w:rPr>
          <w:vertAlign w:val="subscript"/>
        </w:rPr>
        <w:t xml:space="preserve">5 </w:t>
      </w:r>
      <w:r w:rsidR="000223C0" w:rsidRPr="00FB33ED">
        <w:rPr>
          <w:rFonts w:eastAsia="Arial Unicode MS"/>
          <w:color w:val="0E0E0E"/>
        </w:rPr>
        <w:t xml:space="preserve">genome </w:t>
      </w:r>
      <w:r w:rsidR="000223C0">
        <w:rPr>
          <w:rFonts w:eastAsia="Arial Unicode MS"/>
          <w:color w:val="0E0E0E"/>
        </w:rPr>
        <w:t xml:space="preserve">and </w:t>
      </w:r>
      <w:r w:rsidR="00A0219B">
        <w:rPr>
          <w:rFonts w:eastAsia="Arial Unicode MS"/>
          <w:color w:val="0E0E0E"/>
        </w:rPr>
        <w:t>the homoeologous SNP index</w:t>
      </w:r>
      <w:r w:rsidR="000223C0">
        <w:rPr>
          <w:rFonts w:eastAsia="Arial Unicode MS"/>
          <w:color w:val="0E0E0E"/>
        </w:rPr>
        <w:t xml:space="preserve"> as used in the </w:t>
      </w:r>
      <w:proofErr w:type="spellStart"/>
      <w:r w:rsidR="000223C0">
        <w:rPr>
          <w:rFonts w:eastAsia="Arial Unicode MS"/>
          <w:color w:val="0E0E0E"/>
        </w:rPr>
        <w:t>PolyCat</w:t>
      </w:r>
      <w:proofErr w:type="spellEnd"/>
      <w:r w:rsidR="000223C0">
        <w:rPr>
          <w:rFonts w:eastAsia="Arial Unicode MS"/>
          <w:color w:val="0E0E0E"/>
        </w:rPr>
        <w:t xml:space="preserve"> pipeline</w:t>
      </w:r>
      <w:r w:rsidR="00D16B55" w:rsidRPr="00FB33ED">
        <w:rPr>
          <w:rFonts w:eastAsia="Arial Unicode MS"/>
          <w:color w:val="0E0E0E"/>
        </w:rPr>
        <w:t>.</w:t>
      </w:r>
    </w:p>
    <w:p w14:paraId="3120ED40" w14:textId="77777777" w:rsidR="00A801FE" w:rsidRDefault="00A801FE" w:rsidP="009E6580">
      <w:pPr>
        <w:rPr>
          <w:i/>
        </w:rPr>
      </w:pPr>
    </w:p>
    <w:p w14:paraId="760D7D3D" w14:textId="6FEAD1ED" w:rsidR="005D6E8D" w:rsidRPr="00FC3921" w:rsidRDefault="005D6E8D" w:rsidP="005D6E8D">
      <w:pPr>
        <w:rPr>
          <w:i/>
          <w:color w:val="000000" w:themeColor="text1"/>
        </w:rPr>
      </w:pPr>
      <w:r w:rsidRPr="00FC3921">
        <w:rPr>
          <w:i/>
          <w:color w:val="000000" w:themeColor="text1"/>
        </w:rPr>
        <w:t>Performance assessment of homoeolog expression estimation</w:t>
      </w:r>
    </w:p>
    <w:p w14:paraId="279114A6" w14:textId="08D4E80C" w:rsidR="00ED10AB" w:rsidRPr="00295EA2" w:rsidRDefault="005D6E8D" w:rsidP="00ED10AB">
      <w:pPr>
        <w:rPr>
          <w:rFonts w:eastAsia="Arial Unicode MS"/>
        </w:rPr>
      </w:pPr>
      <w:r w:rsidRPr="00FC3921">
        <w:rPr>
          <w:color w:val="000000" w:themeColor="text1"/>
        </w:rPr>
        <w:t>Three measures were defined to evaluate the performan</w:t>
      </w:r>
      <w:r w:rsidR="00DB5574" w:rsidRPr="00FC3921">
        <w:rPr>
          <w:color w:val="000000" w:themeColor="text1"/>
        </w:rPr>
        <w:t xml:space="preserve">ce of homoeolog-specific </w:t>
      </w:r>
      <w:r w:rsidRPr="00FC3921">
        <w:rPr>
          <w:color w:val="000000" w:themeColor="text1"/>
        </w:rPr>
        <w:t>read assignment</w:t>
      </w:r>
      <w:r w:rsidR="00DB5574" w:rsidRPr="00FC3921">
        <w:rPr>
          <w:color w:val="000000" w:themeColor="text1"/>
        </w:rPr>
        <w:t xml:space="preserve"> – </w:t>
      </w:r>
      <w:r w:rsidR="00DB5574" w:rsidRPr="00FC3921">
        <w:rPr>
          <w:i/>
          <w:color w:val="000000" w:themeColor="text1"/>
        </w:rPr>
        <w:t>Efficiency</w:t>
      </w:r>
      <w:r w:rsidR="00E817CC" w:rsidRPr="00FC3921">
        <w:rPr>
          <w:color w:val="000000" w:themeColor="text1"/>
        </w:rPr>
        <w:t xml:space="preserve"> (</w:t>
      </w:r>
      <w:proofErr w:type="spellStart"/>
      <w:r w:rsidR="00E817CC" w:rsidRPr="00FC3921">
        <w:rPr>
          <w:b/>
          <w:i/>
          <w:color w:val="000000" w:themeColor="text1"/>
        </w:rPr>
        <w:t>E</w:t>
      </w:r>
      <w:r w:rsidR="00D21287">
        <w:rPr>
          <w:b/>
          <w:i/>
          <w:color w:val="000000" w:themeColor="text1"/>
        </w:rPr>
        <w:t>f</w:t>
      </w:r>
      <w:proofErr w:type="spellEnd"/>
      <w:r w:rsidR="00E817CC" w:rsidRPr="00FC3921">
        <w:rPr>
          <w:color w:val="000000" w:themeColor="text1"/>
        </w:rPr>
        <w:t>)</w:t>
      </w:r>
      <w:r w:rsidR="00DB5574" w:rsidRPr="00FC3921">
        <w:rPr>
          <w:color w:val="000000" w:themeColor="text1"/>
        </w:rPr>
        <w:t xml:space="preserve">, </w:t>
      </w:r>
      <w:r w:rsidR="00DB5574" w:rsidRPr="00FC3921">
        <w:rPr>
          <w:i/>
          <w:color w:val="000000" w:themeColor="text1"/>
        </w:rPr>
        <w:t>Accuracy</w:t>
      </w:r>
      <w:r w:rsidR="00E817CC" w:rsidRPr="00FC3921">
        <w:rPr>
          <w:color w:val="000000" w:themeColor="text1"/>
        </w:rPr>
        <w:t xml:space="preserve"> (</w:t>
      </w:r>
      <w:r w:rsidR="00E817CC" w:rsidRPr="00FC3921">
        <w:rPr>
          <w:b/>
          <w:i/>
          <w:color w:val="000000" w:themeColor="text1"/>
        </w:rPr>
        <w:t>A</w:t>
      </w:r>
      <w:r w:rsidR="00D21287">
        <w:rPr>
          <w:b/>
          <w:i/>
          <w:color w:val="000000" w:themeColor="text1"/>
        </w:rPr>
        <w:t>c</w:t>
      </w:r>
      <w:r w:rsidR="00E817CC" w:rsidRPr="00FC3921">
        <w:rPr>
          <w:color w:val="000000" w:themeColor="text1"/>
        </w:rPr>
        <w:t>)</w:t>
      </w:r>
      <w:r w:rsidR="00DB5574" w:rsidRPr="00FC3921">
        <w:rPr>
          <w:color w:val="000000" w:themeColor="text1"/>
        </w:rPr>
        <w:t xml:space="preserve">, and </w:t>
      </w:r>
      <w:r w:rsidR="00DB5574" w:rsidRPr="00FC3921">
        <w:rPr>
          <w:i/>
          <w:color w:val="000000" w:themeColor="text1"/>
        </w:rPr>
        <w:t>D</w:t>
      </w:r>
      <w:r w:rsidRPr="00FC3921">
        <w:rPr>
          <w:i/>
          <w:color w:val="000000" w:themeColor="text1"/>
        </w:rPr>
        <w:t>iscrepancy</w:t>
      </w:r>
      <w:r w:rsidR="00E817CC" w:rsidRPr="00FC3921">
        <w:rPr>
          <w:color w:val="000000" w:themeColor="text1"/>
        </w:rPr>
        <w:t xml:space="preserve"> (</w:t>
      </w:r>
      <w:r w:rsidR="00E817CC" w:rsidRPr="00FC3921">
        <w:rPr>
          <w:b/>
          <w:i/>
          <w:color w:val="000000" w:themeColor="text1"/>
        </w:rPr>
        <w:t>D</w:t>
      </w:r>
      <w:r w:rsidR="00D21287">
        <w:rPr>
          <w:b/>
          <w:i/>
          <w:color w:val="000000" w:themeColor="text1"/>
        </w:rPr>
        <w:t>i</w:t>
      </w:r>
      <w:r w:rsidR="00E817CC" w:rsidRPr="00FC3921">
        <w:rPr>
          <w:color w:val="000000" w:themeColor="text1"/>
        </w:rPr>
        <w:t>)</w:t>
      </w:r>
      <w:r w:rsidRPr="00FC3921">
        <w:rPr>
          <w:color w:val="000000" w:themeColor="text1"/>
        </w:rPr>
        <w:t xml:space="preserve">. </w:t>
      </w:r>
      <w:r w:rsidR="00E817CC" w:rsidRPr="00FC3921">
        <w:rPr>
          <w:color w:val="000000" w:themeColor="text1"/>
        </w:rPr>
        <w:t>As reads mapped to a diploid reference gene model represent the total expression (T) for a pair of homoe</w:t>
      </w:r>
      <w:r w:rsidR="007C6EF4">
        <w:rPr>
          <w:color w:val="000000" w:themeColor="text1"/>
        </w:rPr>
        <w:t>o</w:t>
      </w:r>
      <w:r w:rsidR="00E817CC" w:rsidRPr="00FC3921">
        <w:rPr>
          <w:color w:val="000000" w:themeColor="text1"/>
        </w:rPr>
        <w:t>logous genes</w:t>
      </w:r>
      <w:r w:rsidR="007C6EF4">
        <w:rPr>
          <w:color w:val="000000" w:themeColor="text1"/>
        </w:rPr>
        <w:t xml:space="preserve"> </w:t>
      </w:r>
      <w:r w:rsidR="007C6EF4" w:rsidRPr="00FC3921">
        <w:rPr>
          <w:color w:val="000000" w:themeColor="text1"/>
        </w:rPr>
        <w:t>(At and Dt, t denotes sub-genome origin)</w:t>
      </w:r>
      <w:r w:rsidR="00E817CC" w:rsidRPr="00FC3921">
        <w:rPr>
          <w:color w:val="000000" w:themeColor="text1"/>
        </w:rPr>
        <w:t xml:space="preserve">, these reads include those diagnostic of homoeologs and reads indistinguishable between </w:t>
      </w:r>
      <w:proofErr w:type="spellStart"/>
      <w:r w:rsidR="00E817CC" w:rsidRPr="00FC3921">
        <w:rPr>
          <w:color w:val="000000" w:themeColor="text1"/>
        </w:rPr>
        <w:t>subg</w:t>
      </w:r>
      <w:r w:rsidR="009B3596" w:rsidRPr="00FC3921">
        <w:rPr>
          <w:color w:val="000000" w:themeColor="text1"/>
        </w:rPr>
        <w:t>nomes</w:t>
      </w:r>
      <w:proofErr w:type="spellEnd"/>
      <w:r w:rsidR="009B3596" w:rsidRPr="00FC3921">
        <w:rPr>
          <w:color w:val="000000" w:themeColor="text1"/>
        </w:rPr>
        <w:t xml:space="preserve"> (N); thus</w:t>
      </w:r>
      <w:r w:rsidR="009B3596">
        <w:rPr>
          <w:color w:val="262626"/>
        </w:rPr>
        <w:t>,</w:t>
      </w:r>
      <w:r w:rsidR="00E817CC" w:rsidRPr="00FB33ED">
        <w:rPr>
          <w:color w:val="262626"/>
        </w:rPr>
        <w:t xml:space="preserve"> T = At + Dt + N. </w:t>
      </w:r>
      <w:r w:rsidR="00E817CC" w:rsidRPr="009B3596">
        <w:rPr>
          <w:i/>
          <w:color w:val="262626"/>
        </w:rPr>
        <w:t>Efficiency</w:t>
      </w:r>
      <w:r w:rsidR="00E817CC">
        <w:rPr>
          <w:color w:val="262626"/>
        </w:rPr>
        <w:t xml:space="preserve"> measures the percentage of total</w:t>
      </w:r>
      <w:r w:rsidR="002278FC">
        <w:rPr>
          <w:color w:val="262626"/>
        </w:rPr>
        <w:t xml:space="preserve"> </w:t>
      </w:r>
      <w:r w:rsidR="00E817CC">
        <w:rPr>
          <w:color w:val="262626"/>
        </w:rPr>
        <w:t>reads</w:t>
      </w:r>
      <w:r w:rsidR="002278FC">
        <w:rPr>
          <w:color w:val="262626"/>
        </w:rPr>
        <w:t xml:space="preserve"> can be assigned to</w:t>
      </w:r>
      <w:r w:rsidR="00E817CC">
        <w:rPr>
          <w:color w:val="262626"/>
        </w:rPr>
        <w:t xml:space="preserve"> homoeologs</w:t>
      </w:r>
      <w:r w:rsidR="00E11A87">
        <w:rPr>
          <w:color w:val="262626"/>
        </w:rPr>
        <w:t xml:space="preserve"> as</w:t>
      </w:r>
      <w:r w:rsidR="00E817CC">
        <w:rPr>
          <w:color w:val="262626"/>
        </w:rPr>
        <w:t xml:space="preserve"> </w:t>
      </w:r>
      <w:proofErr w:type="spellStart"/>
      <w:r w:rsidR="00E11A87" w:rsidRPr="00E817CC">
        <w:rPr>
          <w:b/>
          <w:i/>
          <w:color w:val="262626"/>
        </w:rPr>
        <w:t>E</w:t>
      </w:r>
      <w:r w:rsidR="00D21287">
        <w:rPr>
          <w:b/>
          <w:i/>
          <w:color w:val="262626"/>
        </w:rPr>
        <w:t>f</w:t>
      </w:r>
      <w:proofErr w:type="spellEnd"/>
      <w:r w:rsidR="00E11A87">
        <w:rPr>
          <w:b/>
          <w:i/>
          <w:color w:val="262626"/>
        </w:rPr>
        <w:t xml:space="preserve"> </w:t>
      </w:r>
      <w:r w:rsidR="00E11A87" w:rsidRPr="00E11A87">
        <w:rPr>
          <w:b/>
          <w:color w:val="262626"/>
        </w:rPr>
        <w:t xml:space="preserve">= </w:t>
      </w:r>
      <m:oMath>
        <m:f>
          <m:fPr>
            <m:ctrlPr>
              <w:rPr>
                <w:rFonts w:ascii="Cambria Math" w:hAnsi="Cambria Math"/>
                <w:b/>
                <w:color w:val="262626"/>
              </w:rPr>
            </m:ctrlPr>
          </m:fPr>
          <m:num>
            <m:r>
              <m:rPr>
                <m:sty m:val="b"/>
              </m:rPr>
              <w:rPr>
                <w:rFonts w:ascii="Cambria Math" w:hAnsi="Cambria Math"/>
                <w:color w:val="262626"/>
              </w:rPr>
              <m:t>At+Dt</m:t>
            </m:r>
          </m:num>
          <m:den>
            <m:r>
              <m:rPr>
                <m:sty m:val="b"/>
              </m:rPr>
              <w:rPr>
                <w:rFonts w:ascii="Cambria Math" w:hAnsi="Cambria Math"/>
                <w:color w:val="262626"/>
              </w:rPr>
              <m:t>T</m:t>
            </m:r>
          </m:den>
        </m:f>
      </m:oMath>
      <w:r w:rsidR="00E11A87" w:rsidRPr="00E11A87">
        <w:rPr>
          <w:color w:val="262626"/>
        </w:rPr>
        <w:t>.</w:t>
      </w:r>
      <w:r w:rsidR="00E11A87">
        <w:rPr>
          <w:color w:val="262626"/>
        </w:rPr>
        <w:t xml:space="preserve"> According to the known sub-genome origin of </w:t>
      </w:r>
      <w:r w:rsidR="00D21287">
        <w:rPr>
          <w:color w:val="262626"/>
        </w:rPr>
        <w:t xml:space="preserve">the </w:t>
      </w:r>
      <w:r w:rsidR="00D21287" w:rsidRPr="00FB33ED">
        <w:rPr>
          <w:i/>
        </w:rPr>
        <w:t>in silico</w:t>
      </w:r>
      <w:r w:rsidR="00D21287" w:rsidRPr="00FB33ED">
        <w:t xml:space="preserve"> </w:t>
      </w:r>
      <w:r w:rsidR="00E11A87">
        <w:rPr>
          <w:color w:val="262626"/>
        </w:rPr>
        <w:t>synthetic</w:t>
      </w:r>
      <w:r w:rsidR="00D21287">
        <w:rPr>
          <w:color w:val="262626"/>
        </w:rPr>
        <w:t xml:space="preserve"> </w:t>
      </w:r>
      <w:r w:rsidR="00D21287">
        <w:t>allopolyploid (</w:t>
      </w:r>
      <w:proofErr w:type="spellStart"/>
      <w:r w:rsidR="00D21287">
        <w:t>ADs</w:t>
      </w:r>
      <w:proofErr w:type="spellEnd"/>
      <w:r w:rsidR="00D21287">
        <w:t>)</w:t>
      </w:r>
      <w:r w:rsidR="00D21287" w:rsidRPr="00FB33ED">
        <w:t xml:space="preserve"> </w:t>
      </w:r>
      <w:r w:rsidR="00E11A87">
        <w:rPr>
          <w:color w:val="262626"/>
        </w:rPr>
        <w:t xml:space="preserve">reads, correctly assigned homoeolog-specific reads can be recovered </w:t>
      </w:r>
      <w:r w:rsidR="00C33821">
        <w:rPr>
          <w:color w:val="262626"/>
        </w:rPr>
        <w:t xml:space="preserve">from At and Dt (At = </w:t>
      </w:r>
      <w:proofErr w:type="spellStart"/>
      <w:proofErr w:type="gramStart"/>
      <w:r w:rsidR="00C33821">
        <w:rPr>
          <w:color w:val="262626"/>
        </w:rPr>
        <w:t>At.true</w:t>
      </w:r>
      <w:proofErr w:type="spellEnd"/>
      <w:proofErr w:type="gramEnd"/>
      <w:r w:rsidR="00C33821">
        <w:rPr>
          <w:color w:val="262626"/>
        </w:rPr>
        <w:t xml:space="preserve"> + </w:t>
      </w:r>
      <w:proofErr w:type="spellStart"/>
      <w:r w:rsidR="00C33821">
        <w:rPr>
          <w:color w:val="262626"/>
        </w:rPr>
        <w:t>Dt.false</w:t>
      </w:r>
      <w:proofErr w:type="spellEnd"/>
      <w:r w:rsidR="00C33821">
        <w:rPr>
          <w:color w:val="262626"/>
        </w:rPr>
        <w:t xml:space="preserve">; Dt = </w:t>
      </w:r>
      <w:proofErr w:type="spellStart"/>
      <w:r w:rsidR="00C33821">
        <w:rPr>
          <w:color w:val="262626"/>
        </w:rPr>
        <w:t>Dt.true</w:t>
      </w:r>
      <w:proofErr w:type="spellEnd"/>
      <w:r w:rsidR="00C33821">
        <w:rPr>
          <w:color w:val="262626"/>
        </w:rPr>
        <w:t xml:space="preserve"> + </w:t>
      </w:r>
      <w:proofErr w:type="spellStart"/>
      <w:r w:rsidR="00C33821">
        <w:rPr>
          <w:color w:val="262626"/>
        </w:rPr>
        <w:t>At.false</w:t>
      </w:r>
      <w:proofErr w:type="spellEnd"/>
      <w:r w:rsidR="00C33821">
        <w:rPr>
          <w:color w:val="262626"/>
        </w:rPr>
        <w:t>)</w:t>
      </w:r>
      <w:r w:rsidR="009120F6">
        <w:rPr>
          <w:color w:val="262626"/>
        </w:rPr>
        <w:t xml:space="preserve">. </w:t>
      </w:r>
      <w:r w:rsidR="009B3596">
        <w:rPr>
          <w:color w:val="262626"/>
        </w:rPr>
        <w:t xml:space="preserve">Assignment </w:t>
      </w:r>
      <w:r w:rsidR="009120F6" w:rsidRPr="009B3596">
        <w:rPr>
          <w:i/>
          <w:color w:val="262626"/>
        </w:rPr>
        <w:t>Accuracy</w:t>
      </w:r>
      <w:r w:rsidR="009120F6">
        <w:rPr>
          <w:color w:val="262626"/>
        </w:rPr>
        <w:t xml:space="preserve"> is defined as </w:t>
      </w:r>
      <w:r w:rsidRPr="00E11A87">
        <w:rPr>
          <w:b/>
          <w:bCs/>
          <w:i/>
          <w:color w:val="262626"/>
        </w:rPr>
        <w:t>A</w:t>
      </w:r>
      <w:r w:rsidR="00D21287">
        <w:rPr>
          <w:b/>
          <w:bCs/>
          <w:i/>
          <w:color w:val="262626"/>
        </w:rPr>
        <w:t>c</w:t>
      </w:r>
      <w:r w:rsidRPr="00FB33ED">
        <w:rPr>
          <w:b/>
          <w:bCs/>
          <w:color w:val="262626"/>
        </w:rPr>
        <w:t xml:space="preserve"> = </w:t>
      </w:r>
      <m:oMath>
        <m:f>
          <m:fPr>
            <m:ctrlPr>
              <w:rPr>
                <w:rFonts w:ascii="Cambria Math" w:hAnsi="Cambria Math"/>
                <w:b/>
                <w:bCs/>
                <w:color w:val="262626"/>
              </w:rPr>
            </m:ctrlPr>
          </m:fPr>
          <m:num>
            <w:proofErr w:type="gramStart"/>
            <m:r>
              <m:rPr>
                <m:sty m:val="b"/>
              </m:rPr>
              <w:rPr>
                <w:rFonts w:ascii="Cambria Math" w:hAnsi="Cambria Math"/>
                <w:color w:val="262626"/>
              </w:rPr>
              <m:t>At.true</m:t>
            </m:r>
            <w:proofErr w:type="gramEnd"/>
            <m:r>
              <m:rPr>
                <m:sty m:val="b"/>
              </m:rPr>
              <w:rPr>
                <w:rFonts w:ascii="Cambria Math" w:hAnsi="Cambria Math"/>
                <w:color w:val="262626"/>
              </w:rPr>
              <m:t xml:space="preserve"> + Dt.true</m:t>
            </m:r>
          </m:num>
          <m:den>
            <m:r>
              <m:rPr>
                <m:sty m:val="b"/>
              </m:rPr>
              <w:rPr>
                <w:rFonts w:ascii="Cambria Math" w:hAnsi="Cambria Math"/>
                <w:color w:val="262626"/>
              </w:rPr>
              <m:t>At + Dt</m:t>
            </m:r>
          </m:den>
        </m:f>
      </m:oMath>
      <w:r w:rsidR="00E11A87" w:rsidRPr="00E11A87">
        <w:rPr>
          <w:bCs/>
          <w:color w:val="262626"/>
        </w:rPr>
        <w:t>.</w:t>
      </w:r>
      <w:r w:rsidR="00E11A87">
        <w:rPr>
          <w:bCs/>
          <w:color w:val="262626"/>
        </w:rPr>
        <w:t xml:space="preserve"> </w:t>
      </w:r>
      <w:r w:rsidR="009120F6">
        <w:rPr>
          <w:bCs/>
          <w:color w:val="262626"/>
        </w:rPr>
        <w:t xml:space="preserve">Considering that </w:t>
      </w:r>
      <w:r w:rsidR="0084432A">
        <w:rPr>
          <w:bCs/>
          <w:color w:val="262626"/>
        </w:rPr>
        <w:t>inaccurate assignment of both At and Dt reads may canc</w:t>
      </w:r>
      <w:r w:rsidR="00A222A3">
        <w:rPr>
          <w:bCs/>
          <w:color w:val="262626"/>
        </w:rPr>
        <w:t xml:space="preserve">el out each other and results </w:t>
      </w:r>
      <w:r w:rsidR="009B3596">
        <w:rPr>
          <w:bCs/>
          <w:color w:val="262626"/>
        </w:rPr>
        <w:t xml:space="preserve">in </w:t>
      </w:r>
      <w:r w:rsidR="00A222A3">
        <w:rPr>
          <w:bCs/>
          <w:color w:val="262626"/>
        </w:rPr>
        <w:t xml:space="preserve">no difference </w:t>
      </w:r>
      <w:r w:rsidR="00C33821">
        <w:rPr>
          <w:bCs/>
          <w:color w:val="262626"/>
        </w:rPr>
        <w:t>between observed and expected read counts</w:t>
      </w:r>
      <w:r w:rsidR="00A222A3">
        <w:rPr>
          <w:bCs/>
          <w:color w:val="262626"/>
        </w:rPr>
        <w:t xml:space="preserve">, we </w:t>
      </w:r>
      <w:r w:rsidR="00F92C67">
        <w:rPr>
          <w:bCs/>
          <w:color w:val="262626"/>
        </w:rPr>
        <w:t>defined</w:t>
      </w:r>
      <w:r w:rsidR="00A222A3">
        <w:rPr>
          <w:bCs/>
          <w:color w:val="262626"/>
        </w:rPr>
        <w:t xml:space="preserve"> </w:t>
      </w:r>
      <w:r w:rsidR="00A222A3" w:rsidRPr="009B3596">
        <w:rPr>
          <w:i/>
          <w:color w:val="262626"/>
        </w:rPr>
        <w:t>Discrepancy</w:t>
      </w:r>
      <w:r w:rsidR="00A222A3">
        <w:rPr>
          <w:color w:val="262626"/>
        </w:rPr>
        <w:t xml:space="preserve"> </w:t>
      </w:r>
      <w:r w:rsidR="00F92C67">
        <w:rPr>
          <w:color w:val="262626"/>
        </w:rPr>
        <w:t xml:space="preserve">as a measure of absolute </w:t>
      </w:r>
      <w:r w:rsidR="00C33821">
        <w:rPr>
          <w:color w:val="262626"/>
        </w:rPr>
        <w:t>deviation from expected counts (</w:t>
      </w:r>
      <w:proofErr w:type="spellStart"/>
      <w:r w:rsidR="00C33821">
        <w:rPr>
          <w:color w:val="262626"/>
        </w:rPr>
        <w:t>At.exp</w:t>
      </w:r>
      <w:proofErr w:type="spellEnd"/>
      <w:r w:rsidR="00C33821">
        <w:rPr>
          <w:color w:val="262626"/>
        </w:rPr>
        <w:t xml:space="preserve"> and </w:t>
      </w:r>
      <w:proofErr w:type="spellStart"/>
      <w:r w:rsidR="00C33821">
        <w:rPr>
          <w:color w:val="262626"/>
        </w:rPr>
        <w:t>Dt.exp</w:t>
      </w:r>
      <w:proofErr w:type="spellEnd"/>
      <w:r w:rsidR="00C33821">
        <w:rPr>
          <w:color w:val="262626"/>
        </w:rPr>
        <w:t xml:space="preserve">): </w:t>
      </w:r>
      <w:r w:rsidR="00C33821" w:rsidRPr="00C33821">
        <w:rPr>
          <w:b/>
          <w:i/>
          <w:color w:val="262626"/>
        </w:rPr>
        <w:t>D</w:t>
      </w:r>
      <w:r w:rsidR="00C33821">
        <w:rPr>
          <w:color w:val="262626"/>
        </w:rPr>
        <w:t xml:space="preserve"> =  </w:t>
      </w:r>
      <w:r w:rsidR="00F92C67">
        <w:rPr>
          <w:color w:val="262626"/>
        </w:rPr>
        <w:t xml:space="preserve"> </w:t>
      </w:r>
      <m:oMath>
        <m:f>
          <m:fPr>
            <m:ctrlPr>
              <w:rPr>
                <w:rFonts w:ascii="Cambria Math" w:hAnsi="Cambria Math"/>
                <w:b/>
                <w:bCs/>
                <w:color w:val="262626"/>
              </w:rPr>
            </m:ctrlPr>
          </m:fPr>
          <m:num>
            <m:r>
              <m:rPr>
                <m:sty m:val="b"/>
              </m:rPr>
              <w:rPr>
                <w:rFonts w:ascii="Cambria Math" w:hAnsi="Cambria Math"/>
                <w:color w:val="262626"/>
              </w:rPr>
              <m:t>abs(At-</m:t>
            </m:r>
            <w:proofErr w:type="gramStart"/>
            <m:r>
              <m:rPr>
                <m:sty m:val="b"/>
              </m:rPr>
              <w:rPr>
                <w:rFonts w:ascii="Cambria Math" w:hAnsi="Cambria Math"/>
                <w:color w:val="262626"/>
              </w:rPr>
              <m:t>At.exp</m:t>
            </m:r>
            <w:proofErr w:type="gramEnd"/>
            <m:r>
              <m:rPr>
                <m:sty m:val="b"/>
              </m:rPr>
              <w:rPr>
                <w:rFonts w:ascii="Cambria Math" w:hAnsi="Cambria Math"/>
                <w:color w:val="262626"/>
              </w:rPr>
              <m:t>) + abs(Dt-Dt.exp)</m:t>
            </m:r>
          </m:num>
          <m:den>
            <m:r>
              <m:rPr>
                <m:sty m:val="b"/>
              </m:rPr>
              <w:rPr>
                <w:rFonts w:ascii="Cambria Math" w:hAnsi="Cambria Math"/>
                <w:color w:val="262626"/>
              </w:rPr>
              <m:t>At + Dt</m:t>
            </m:r>
          </m:den>
        </m:f>
      </m:oMath>
      <w:r w:rsidR="00C33821" w:rsidRPr="00C33821">
        <w:rPr>
          <w:bCs/>
          <w:color w:val="262626"/>
        </w:rPr>
        <w:t xml:space="preserve">. </w:t>
      </w:r>
      <w:r w:rsidR="00C33821">
        <w:rPr>
          <w:bCs/>
          <w:color w:val="262626"/>
        </w:rPr>
        <w:t xml:space="preserve">In addition to </w:t>
      </w:r>
      <w:r w:rsidR="00D53080">
        <w:rPr>
          <w:bCs/>
          <w:color w:val="262626"/>
        </w:rPr>
        <w:t xml:space="preserve">measures </w:t>
      </w:r>
      <w:r w:rsidR="00C33821">
        <w:rPr>
          <w:bCs/>
          <w:color w:val="262626"/>
        </w:rPr>
        <w:t xml:space="preserve">aggregated for </w:t>
      </w:r>
      <w:r w:rsidR="009B3596">
        <w:rPr>
          <w:bCs/>
          <w:color w:val="262626"/>
        </w:rPr>
        <w:t xml:space="preserve">both </w:t>
      </w:r>
      <w:r w:rsidR="00C33821">
        <w:rPr>
          <w:bCs/>
          <w:color w:val="262626"/>
        </w:rPr>
        <w:t xml:space="preserve">homoeologs, separate </w:t>
      </w:r>
      <w:r w:rsidR="009B3596">
        <w:rPr>
          <w:bCs/>
          <w:color w:val="262626"/>
        </w:rPr>
        <w:t>assessments for</w:t>
      </w:r>
      <w:r w:rsidR="00C33821">
        <w:rPr>
          <w:bCs/>
          <w:color w:val="262626"/>
        </w:rPr>
        <w:t xml:space="preserve"> At and Dt </w:t>
      </w:r>
      <w:r w:rsidR="00D53080">
        <w:rPr>
          <w:bCs/>
          <w:color w:val="262626"/>
        </w:rPr>
        <w:t>were performed accordingly</w:t>
      </w:r>
      <w:r w:rsidR="003C4906">
        <w:rPr>
          <w:bCs/>
          <w:color w:val="262626"/>
        </w:rPr>
        <w:t xml:space="preserve"> </w:t>
      </w:r>
      <w:r w:rsidR="003C4906" w:rsidRPr="00A0219B">
        <w:rPr>
          <w:bCs/>
          <w:color w:val="262626"/>
          <w:highlight w:val="yellow"/>
        </w:rPr>
        <w:t>(</w:t>
      </w:r>
      <w:r w:rsidR="00D21287">
        <w:rPr>
          <w:bCs/>
          <w:color w:val="262626"/>
          <w:highlight w:val="yellow"/>
        </w:rPr>
        <w:t>S</w:t>
      </w:r>
      <w:r w:rsidR="003C4906" w:rsidRPr="00A0219B">
        <w:rPr>
          <w:bCs/>
          <w:color w:val="262626"/>
          <w:highlight w:val="yellow"/>
        </w:rPr>
        <w:t xml:space="preserve">upplemental </w:t>
      </w:r>
      <w:proofErr w:type="gramStart"/>
      <w:r w:rsidR="003C4906" w:rsidRPr="00A0219B">
        <w:rPr>
          <w:bCs/>
          <w:color w:val="262626"/>
          <w:highlight w:val="yellow"/>
        </w:rPr>
        <w:t>Table</w:t>
      </w:r>
      <w:r w:rsidR="00D21287">
        <w:rPr>
          <w:bCs/>
          <w:color w:val="262626"/>
          <w:highlight w:val="yellow"/>
        </w:rPr>
        <w:t xml:space="preserve"> ?</w:t>
      </w:r>
      <w:proofErr w:type="gramEnd"/>
      <w:r w:rsidR="003C4906" w:rsidRPr="00A0219B">
        <w:rPr>
          <w:bCs/>
          <w:color w:val="262626"/>
          <w:highlight w:val="yellow"/>
        </w:rPr>
        <w:t>)</w:t>
      </w:r>
      <w:r w:rsidR="00D53080">
        <w:rPr>
          <w:bCs/>
          <w:color w:val="262626"/>
        </w:rPr>
        <w:t xml:space="preserve">. </w:t>
      </w:r>
      <w:r w:rsidR="0052075C" w:rsidRPr="003D0E7B">
        <w:rPr>
          <w:color w:val="FF0000"/>
        </w:rPr>
        <w:t xml:space="preserve">Use Correlations among variables and Multiple Logistic Regression tests to show statistical evidences for the association between performance metrics and </w:t>
      </w:r>
      <w:r w:rsidR="0052075C">
        <w:rPr>
          <w:color w:val="FF0000"/>
        </w:rPr>
        <w:t>explanatory variables</w:t>
      </w:r>
      <w:r w:rsidR="0052075C" w:rsidRPr="003D0E7B">
        <w:rPr>
          <w:color w:val="FF0000"/>
        </w:rPr>
        <w:t>.</w:t>
      </w:r>
      <w:r w:rsidR="00ED10AB">
        <w:rPr>
          <w:color w:val="FF0000"/>
        </w:rPr>
        <w:t xml:space="preserve"> </w:t>
      </w:r>
      <w:r w:rsidR="00ED10AB" w:rsidRPr="00295EA2">
        <w:rPr>
          <w:rFonts w:eastAsia="Arial Unicode MS"/>
        </w:rPr>
        <w:t xml:space="preserve">R scripts for </w:t>
      </w:r>
      <w:r w:rsidR="00ED10AB">
        <w:rPr>
          <w:rFonts w:eastAsia="Arial Unicode MS"/>
        </w:rPr>
        <w:t>performance assessment and below analyse</w:t>
      </w:r>
      <w:r w:rsidR="00ED10AB" w:rsidRPr="00295EA2">
        <w:rPr>
          <w:rFonts w:eastAsia="Arial Unicode MS"/>
        </w:rPr>
        <w:t xml:space="preserve">s are available at </w:t>
      </w:r>
      <w:proofErr w:type="gramStart"/>
      <w:r w:rsidR="00ED10AB" w:rsidRPr="00ED10AB">
        <w:rPr>
          <w:rFonts w:eastAsia="Arial Unicode MS"/>
        </w:rPr>
        <w:t>h</w:t>
      </w:r>
      <w:r w:rsidR="00ED10AB">
        <w:rPr>
          <w:rFonts w:eastAsia="Arial Unicode MS"/>
        </w:rPr>
        <w:t>ttps://github.com/</w:t>
      </w:r>
      <w:r w:rsidR="00ED10AB" w:rsidRPr="00ED10AB">
        <w:rPr>
          <w:rFonts w:eastAsia="Arial Unicode MS"/>
          <w:highlight w:val="yellow"/>
        </w:rPr>
        <w:t>???</w:t>
      </w:r>
      <w:r w:rsidR="00ED10AB" w:rsidRPr="00295EA2">
        <w:rPr>
          <w:rFonts w:eastAsia="Arial Unicode MS"/>
        </w:rPr>
        <w:t>.</w:t>
      </w:r>
      <w:proofErr w:type="gramEnd"/>
    </w:p>
    <w:p w14:paraId="7C7993CA" w14:textId="2D86CDC7" w:rsidR="0052075C" w:rsidRPr="00ED10AB" w:rsidRDefault="0052075C" w:rsidP="0052075C">
      <w:pPr>
        <w:rPr>
          <w:color w:val="FF0000"/>
        </w:rPr>
      </w:pPr>
    </w:p>
    <w:p w14:paraId="1BB36880" w14:textId="5A1099C3" w:rsidR="009D1CA3" w:rsidRPr="009D1CA3" w:rsidRDefault="009D1CA3" w:rsidP="009D1CA3">
      <w:pPr>
        <w:autoSpaceDE w:val="0"/>
        <w:autoSpaceDN w:val="0"/>
        <w:adjustRightInd w:val="0"/>
        <w:rPr>
          <w:bCs/>
          <w:color w:val="262626"/>
        </w:rPr>
      </w:pPr>
    </w:p>
    <w:p w14:paraId="5E414964" w14:textId="13E2F85C" w:rsidR="009D1CA3" w:rsidRDefault="009D1CA3" w:rsidP="009D1CA3">
      <w:pPr>
        <w:autoSpaceDE w:val="0"/>
        <w:autoSpaceDN w:val="0"/>
        <w:adjustRightInd w:val="0"/>
        <w:rPr>
          <w:bCs/>
          <w:color w:val="262626"/>
        </w:rPr>
      </w:pPr>
    </w:p>
    <w:p w14:paraId="23E6616A" w14:textId="77777777" w:rsidR="00243E2F" w:rsidRDefault="00243E2F" w:rsidP="009D1CA3">
      <w:pPr>
        <w:autoSpaceDE w:val="0"/>
        <w:autoSpaceDN w:val="0"/>
        <w:adjustRightInd w:val="0"/>
        <w:rPr>
          <w:bCs/>
          <w:color w:val="262626"/>
        </w:rPr>
      </w:pPr>
    </w:p>
    <w:p w14:paraId="5833D934" w14:textId="724F1117" w:rsidR="00243E2F" w:rsidRPr="0075260D" w:rsidRDefault="00243E2F" w:rsidP="009D1CA3">
      <w:pPr>
        <w:autoSpaceDE w:val="0"/>
        <w:autoSpaceDN w:val="0"/>
        <w:adjustRightInd w:val="0"/>
        <w:rPr>
          <w:b/>
          <w:bCs/>
          <w:color w:val="262626"/>
        </w:rPr>
      </w:pPr>
      <w:r w:rsidRPr="0075260D">
        <w:rPr>
          <w:b/>
          <w:bCs/>
          <w:color w:val="262626"/>
        </w:rPr>
        <w:t xml:space="preserve">Supplemental </w:t>
      </w:r>
      <w:proofErr w:type="gramStart"/>
      <w:r w:rsidRPr="0075260D">
        <w:rPr>
          <w:b/>
          <w:bCs/>
          <w:color w:val="262626"/>
        </w:rPr>
        <w:t>table</w:t>
      </w:r>
      <w:r w:rsidR="00D21287">
        <w:rPr>
          <w:b/>
          <w:bCs/>
          <w:color w:val="262626"/>
        </w:rPr>
        <w:t xml:space="preserve"> </w:t>
      </w:r>
      <w:r w:rsidR="00D21287" w:rsidRPr="00D21287">
        <w:rPr>
          <w:b/>
          <w:bCs/>
          <w:color w:val="262626"/>
          <w:highlight w:val="yellow"/>
        </w:rPr>
        <w:t>?</w:t>
      </w:r>
      <w:proofErr w:type="gramEnd"/>
      <w:r w:rsidRPr="0075260D">
        <w:rPr>
          <w:b/>
          <w:bCs/>
          <w:color w:val="262626"/>
        </w:rPr>
        <w:t>: Definition of performance measures of homoeolog expression estimation.</w:t>
      </w:r>
    </w:p>
    <w:tbl>
      <w:tblPr>
        <w:tblStyle w:val="PlainTable1"/>
        <w:tblW w:w="0" w:type="auto"/>
        <w:tblLook w:val="04A0" w:firstRow="1" w:lastRow="0" w:firstColumn="1" w:lastColumn="0" w:noHBand="0" w:noVBand="1"/>
      </w:tblPr>
      <w:tblGrid>
        <w:gridCol w:w="1405"/>
        <w:gridCol w:w="4056"/>
        <w:gridCol w:w="1936"/>
        <w:gridCol w:w="1953"/>
      </w:tblGrid>
      <w:tr w:rsidR="0075260D" w:rsidRPr="009B3596" w14:paraId="5ED5CF7A" w14:textId="77777777" w:rsidTr="009B35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top w:val="single" w:sz="4" w:space="0" w:color="auto"/>
              <w:bottom w:val="single" w:sz="4" w:space="0" w:color="auto"/>
            </w:tcBorders>
          </w:tcPr>
          <w:p w14:paraId="50E7022F" w14:textId="77777777" w:rsidR="00243E2F" w:rsidRPr="009B3596" w:rsidRDefault="00243E2F" w:rsidP="009D1CA3">
            <w:pPr>
              <w:autoSpaceDE w:val="0"/>
              <w:autoSpaceDN w:val="0"/>
              <w:adjustRightInd w:val="0"/>
              <w:rPr>
                <w:bCs w:val="0"/>
                <w:color w:val="262626"/>
              </w:rPr>
            </w:pPr>
          </w:p>
        </w:tc>
        <w:tc>
          <w:tcPr>
            <w:tcW w:w="3722" w:type="dxa"/>
            <w:tcBorders>
              <w:top w:val="single" w:sz="4" w:space="0" w:color="auto"/>
              <w:bottom w:val="single" w:sz="4" w:space="0" w:color="auto"/>
            </w:tcBorders>
          </w:tcPr>
          <w:p w14:paraId="494B9C71" w14:textId="3E0C75E0" w:rsidR="00243E2F" w:rsidRPr="009B3596" w:rsidRDefault="00243E2F" w:rsidP="00243E2F">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Cs w:val="0"/>
                <w:color w:val="262626"/>
              </w:rPr>
            </w:pPr>
            <w:r w:rsidRPr="009B3596">
              <w:rPr>
                <w:bCs w:val="0"/>
                <w:color w:val="262626"/>
              </w:rPr>
              <w:t>Aggregated</w:t>
            </w:r>
          </w:p>
        </w:tc>
        <w:tc>
          <w:tcPr>
            <w:tcW w:w="1830" w:type="dxa"/>
            <w:tcBorders>
              <w:top w:val="single" w:sz="4" w:space="0" w:color="auto"/>
              <w:bottom w:val="single" w:sz="4" w:space="0" w:color="auto"/>
            </w:tcBorders>
          </w:tcPr>
          <w:p w14:paraId="74BD6CF2" w14:textId="1184BBA0" w:rsidR="00243E2F" w:rsidRPr="009B3596" w:rsidRDefault="00243E2F" w:rsidP="00243E2F">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Cs w:val="0"/>
                <w:color w:val="262626"/>
              </w:rPr>
            </w:pPr>
            <w:r w:rsidRPr="009B3596">
              <w:rPr>
                <w:bCs w:val="0"/>
                <w:i/>
                <w:color w:val="262626"/>
              </w:rPr>
              <w:t>At only</w:t>
            </w:r>
          </w:p>
        </w:tc>
        <w:tc>
          <w:tcPr>
            <w:tcW w:w="1847" w:type="dxa"/>
            <w:tcBorders>
              <w:top w:val="single" w:sz="4" w:space="0" w:color="auto"/>
              <w:bottom w:val="single" w:sz="4" w:space="0" w:color="auto"/>
            </w:tcBorders>
          </w:tcPr>
          <w:p w14:paraId="22096E36" w14:textId="2C1EB687" w:rsidR="00243E2F" w:rsidRPr="009B3596" w:rsidRDefault="00243E2F" w:rsidP="00243E2F">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Cs w:val="0"/>
                <w:color w:val="262626"/>
              </w:rPr>
            </w:pPr>
            <w:r w:rsidRPr="009B3596">
              <w:rPr>
                <w:bCs w:val="0"/>
                <w:i/>
                <w:color w:val="262626"/>
              </w:rPr>
              <w:t>Dt only</w:t>
            </w:r>
          </w:p>
        </w:tc>
      </w:tr>
      <w:tr w:rsidR="0075260D" w:rsidRPr="00243E2F" w14:paraId="460F8656" w14:textId="77777777" w:rsidTr="009B3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top w:val="single" w:sz="4" w:space="0" w:color="auto"/>
            </w:tcBorders>
          </w:tcPr>
          <w:p w14:paraId="4B856E8F" w14:textId="5E4FA0E8" w:rsidR="00243E2F" w:rsidRPr="00243E2F" w:rsidRDefault="00243E2F" w:rsidP="0075260D">
            <w:pPr>
              <w:autoSpaceDE w:val="0"/>
              <w:autoSpaceDN w:val="0"/>
              <w:adjustRightInd w:val="0"/>
              <w:rPr>
                <w:b w:val="0"/>
                <w:bCs w:val="0"/>
                <w:i/>
                <w:color w:val="262626"/>
              </w:rPr>
            </w:pPr>
            <w:r w:rsidRPr="00243E2F">
              <w:rPr>
                <w:b w:val="0"/>
                <w:bCs w:val="0"/>
                <w:i/>
                <w:color w:val="262626"/>
              </w:rPr>
              <w:t>Effic</w:t>
            </w:r>
            <w:r>
              <w:rPr>
                <w:b w:val="0"/>
                <w:bCs w:val="0"/>
                <w:i/>
                <w:color w:val="262626"/>
              </w:rPr>
              <w:t>i</w:t>
            </w:r>
            <w:r w:rsidRPr="00243E2F">
              <w:rPr>
                <w:b w:val="0"/>
                <w:bCs w:val="0"/>
                <w:i/>
                <w:color w:val="262626"/>
              </w:rPr>
              <w:t>ency</w:t>
            </w:r>
            <w:r>
              <w:rPr>
                <w:b w:val="0"/>
                <w:bCs w:val="0"/>
                <w:i/>
                <w:color w:val="262626"/>
              </w:rPr>
              <w:t xml:space="preserve"> </w:t>
            </w:r>
            <w:r w:rsidRPr="009B3596">
              <w:rPr>
                <w:b w:val="0"/>
                <w:bCs w:val="0"/>
                <w:color w:val="262626"/>
              </w:rPr>
              <w:t>(</w:t>
            </w:r>
            <w:proofErr w:type="spellStart"/>
            <w:r w:rsidRPr="009B3596">
              <w:rPr>
                <w:bCs w:val="0"/>
                <w:i/>
                <w:color w:val="262626"/>
              </w:rPr>
              <w:t>E</w:t>
            </w:r>
            <w:r w:rsidR="00D21287">
              <w:rPr>
                <w:bCs w:val="0"/>
                <w:i/>
                <w:color w:val="262626"/>
              </w:rPr>
              <w:t>f</w:t>
            </w:r>
            <w:proofErr w:type="spellEnd"/>
            <w:r w:rsidRPr="009B3596">
              <w:rPr>
                <w:b w:val="0"/>
                <w:bCs w:val="0"/>
                <w:color w:val="262626"/>
              </w:rPr>
              <w:t>)</w:t>
            </w:r>
            <w:r w:rsidRPr="00243E2F">
              <w:rPr>
                <w:b w:val="0"/>
                <w:bCs w:val="0"/>
                <w:i/>
                <w:color w:val="262626"/>
              </w:rPr>
              <w:t xml:space="preserve"> </w:t>
            </w:r>
          </w:p>
        </w:tc>
        <w:tc>
          <w:tcPr>
            <w:tcW w:w="3722" w:type="dxa"/>
            <w:tcBorders>
              <w:top w:val="single" w:sz="4" w:space="0" w:color="auto"/>
            </w:tcBorders>
          </w:tcPr>
          <w:p w14:paraId="58EF4BB9" w14:textId="4554BC78" w:rsidR="00243E2F" w:rsidRPr="00243E2F" w:rsidRDefault="00DC2CCC" w:rsidP="00243E2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color w:val="262626"/>
              </w:rPr>
            </w:pPr>
            <m:oMathPara>
              <m:oMath>
                <m:f>
                  <m:fPr>
                    <m:ctrlPr>
                      <w:rPr>
                        <w:rFonts w:ascii="Cambria Math" w:hAnsi="Cambria Math"/>
                        <w:color w:val="262626"/>
                      </w:rPr>
                    </m:ctrlPr>
                  </m:fPr>
                  <m:num>
                    <m:r>
                      <m:rPr>
                        <m:sty m:val="p"/>
                      </m:rPr>
                      <w:rPr>
                        <w:rFonts w:ascii="Cambria Math" w:hAnsi="Cambria Math"/>
                        <w:color w:val="262626"/>
                      </w:rPr>
                      <m:t>At+Dt</m:t>
                    </m:r>
                  </m:num>
                  <m:den>
                    <m:r>
                      <m:rPr>
                        <m:sty m:val="p"/>
                      </m:rPr>
                      <w:rPr>
                        <w:rFonts w:ascii="Cambria Math" w:hAnsi="Cambria Math"/>
                        <w:color w:val="262626"/>
                      </w:rPr>
                      <m:t>T</m:t>
                    </m:r>
                  </m:den>
                </m:f>
              </m:oMath>
            </m:oMathPara>
          </w:p>
        </w:tc>
        <w:tc>
          <w:tcPr>
            <w:tcW w:w="1830" w:type="dxa"/>
            <w:tcBorders>
              <w:top w:val="single" w:sz="4" w:space="0" w:color="auto"/>
            </w:tcBorders>
          </w:tcPr>
          <w:p w14:paraId="6F38E7FF" w14:textId="112F0791" w:rsidR="00243E2F" w:rsidRPr="00243E2F" w:rsidRDefault="00DC2CCC" w:rsidP="00243E2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color w:val="262626"/>
              </w:rPr>
            </w:pPr>
            <m:oMathPara>
              <m:oMath>
                <m:f>
                  <m:fPr>
                    <m:ctrlPr>
                      <w:rPr>
                        <w:rFonts w:ascii="Cambria Math" w:hAnsi="Cambria Math"/>
                        <w:bCs/>
                        <w:color w:val="262626"/>
                      </w:rPr>
                    </m:ctrlPr>
                  </m:fPr>
                  <m:num>
                    <m:r>
                      <m:rPr>
                        <m:sty m:val="p"/>
                      </m:rPr>
                      <w:rPr>
                        <w:rFonts w:ascii="Cambria Math" w:hAnsi="Cambria Math"/>
                        <w:color w:val="262626"/>
                      </w:rPr>
                      <m:t>At</m:t>
                    </m:r>
                  </m:num>
                  <m:den>
                    <m:r>
                      <m:rPr>
                        <m:sty m:val="p"/>
                      </m:rPr>
                      <w:rPr>
                        <w:rFonts w:ascii="Cambria Math" w:hAnsi="Cambria Math"/>
                        <w:color w:val="262626"/>
                      </w:rPr>
                      <m:t>At.exp</m:t>
                    </m:r>
                  </m:den>
                </m:f>
              </m:oMath>
            </m:oMathPara>
          </w:p>
        </w:tc>
        <w:tc>
          <w:tcPr>
            <w:tcW w:w="1847" w:type="dxa"/>
            <w:tcBorders>
              <w:top w:val="single" w:sz="4" w:space="0" w:color="auto"/>
            </w:tcBorders>
          </w:tcPr>
          <w:p w14:paraId="75292223" w14:textId="17D721A8" w:rsidR="00243E2F" w:rsidRPr="00243E2F" w:rsidRDefault="00DC2CCC" w:rsidP="00243E2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color w:val="262626"/>
              </w:rPr>
            </w:pPr>
            <m:oMathPara>
              <m:oMath>
                <m:f>
                  <m:fPr>
                    <m:ctrlPr>
                      <w:rPr>
                        <w:rFonts w:ascii="Cambria Math" w:hAnsi="Cambria Math"/>
                        <w:bCs/>
                        <w:color w:val="262626"/>
                      </w:rPr>
                    </m:ctrlPr>
                  </m:fPr>
                  <m:num>
                    <m:r>
                      <m:rPr>
                        <m:sty m:val="p"/>
                      </m:rPr>
                      <w:rPr>
                        <w:rFonts w:ascii="Cambria Math" w:hAnsi="Cambria Math"/>
                        <w:color w:val="262626"/>
                      </w:rPr>
                      <m:t>Dt</m:t>
                    </m:r>
                  </m:num>
                  <m:den>
                    <m:r>
                      <m:rPr>
                        <m:sty m:val="p"/>
                      </m:rPr>
                      <w:rPr>
                        <w:rFonts w:ascii="Cambria Math" w:hAnsi="Cambria Math"/>
                        <w:color w:val="262626"/>
                      </w:rPr>
                      <m:t>Dt.exp</m:t>
                    </m:r>
                  </m:den>
                </m:f>
              </m:oMath>
            </m:oMathPara>
          </w:p>
        </w:tc>
      </w:tr>
      <w:tr w:rsidR="0075260D" w:rsidRPr="00243E2F" w14:paraId="2C632123" w14:textId="77777777" w:rsidTr="009B3596">
        <w:tc>
          <w:tcPr>
            <w:cnfStyle w:val="001000000000" w:firstRow="0" w:lastRow="0" w:firstColumn="1" w:lastColumn="0" w:oddVBand="0" w:evenVBand="0" w:oddHBand="0" w:evenHBand="0" w:firstRowFirstColumn="0" w:firstRowLastColumn="0" w:lastRowFirstColumn="0" w:lastRowLastColumn="0"/>
            <w:tcW w:w="1961" w:type="dxa"/>
            <w:tcBorders>
              <w:bottom w:val="single" w:sz="4" w:space="0" w:color="BFBFBF" w:themeColor="background1" w:themeShade="BF"/>
            </w:tcBorders>
          </w:tcPr>
          <w:p w14:paraId="5CA16130" w14:textId="2FDCC05F" w:rsidR="00243E2F" w:rsidRPr="00243E2F" w:rsidRDefault="00243E2F" w:rsidP="009D1CA3">
            <w:pPr>
              <w:autoSpaceDE w:val="0"/>
              <w:autoSpaceDN w:val="0"/>
              <w:adjustRightInd w:val="0"/>
              <w:rPr>
                <w:bCs w:val="0"/>
                <w:i/>
                <w:color w:val="262626"/>
              </w:rPr>
            </w:pPr>
            <w:r w:rsidRPr="00243E2F">
              <w:rPr>
                <w:b w:val="0"/>
                <w:bCs w:val="0"/>
                <w:i/>
                <w:color w:val="262626"/>
              </w:rPr>
              <w:t>A</w:t>
            </w:r>
            <w:r>
              <w:rPr>
                <w:b w:val="0"/>
                <w:bCs w:val="0"/>
                <w:i/>
                <w:color w:val="262626"/>
              </w:rPr>
              <w:t xml:space="preserve">ccuracy </w:t>
            </w:r>
            <w:r w:rsidRPr="009B3596">
              <w:rPr>
                <w:b w:val="0"/>
                <w:bCs w:val="0"/>
                <w:color w:val="262626"/>
              </w:rPr>
              <w:t>(</w:t>
            </w:r>
            <w:r w:rsidRPr="009B3596">
              <w:rPr>
                <w:bCs w:val="0"/>
                <w:i/>
                <w:color w:val="262626"/>
              </w:rPr>
              <w:t>A</w:t>
            </w:r>
            <w:r w:rsidR="00D21287">
              <w:rPr>
                <w:bCs w:val="0"/>
                <w:i/>
                <w:color w:val="262626"/>
              </w:rPr>
              <w:t>c</w:t>
            </w:r>
            <w:r w:rsidRPr="009B3596">
              <w:rPr>
                <w:b w:val="0"/>
                <w:bCs w:val="0"/>
                <w:color w:val="262626"/>
              </w:rPr>
              <w:t>)</w:t>
            </w:r>
          </w:p>
        </w:tc>
        <w:tc>
          <w:tcPr>
            <w:tcW w:w="3722" w:type="dxa"/>
            <w:tcBorders>
              <w:bottom w:val="single" w:sz="4" w:space="0" w:color="BFBFBF" w:themeColor="background1" w:themeShade="BF"/>
            </w:tcBorders>
          </w:tcPr>
          <w:p w14:paraId="361A675F" w14:textId="6A831E46" w:rsidR="00243E2F" w:rsidRPr="00243E2F" w:rsidRDefault="00DC2CCC" w:rsidP="00243E2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Cs/>
                <w:color w:val="262626"/>
              </w:rPr>
            </w:pPr>
            <m:oMathPara>
              <m:oMath>
                <m:f>
                  <m:fPr>
                    <m:ctrlPr>
                      <w:rPr>
                        <w:rFonts w:ascii="Cambria Math" w:hAnsi="Cambria Math"/>
                        <w:bCs/>
                        <w:color w:val="262626"/>
                      </w:rPr>
                    </m:ctrlPr>
                  </m:fPr>
                  <m:num>
                    <m:r>
                      <m:rPr>
                        <m:sty m:val="p"/>
                      </m:rPr>
                      <w:rPr>
                        <w:rFonts w:ascii="Cambria Math" w:hAnsi="Cambria Math"/>
                        <w:color w:val="262626"/>
                      </w:rPr>
                      <m:t>At.true + Dt.true</m:t>
                    </m:r>
                  </m:num>
                  <m:den>
                    <m:r>
                      <m:rPr>
                        <m:sty m:val="p"/>
                      </m:rPr>
                      <w:rPr>
                        <w:rFonts w:ascii="Cambria Math" w:hAnsi="Cambria Math"/>
                        <w:color w:val="262626"/>
                      </w:rPr>
                      <m:t>At + Dt</m:t>
                    </m:r>
                  </m:den>
                </m:f>
              </m:oMath>
            </m:oMathPara>
          </w:p>
        </w:tc>
        <w:tc>
          <w:tcPr>
            <w:tcW w:w="1830" w:type="dxa"/>
            <w:tcBorders>
              <w:bottom w:val="single" w:sz="4" w:space="0" w:color="BFBFBF" w:themeColor="background1" w:themeShade="BF"/>
            </w:tcBorders>
          </w:tcPr>
          <w:p w14:paraId="2DFC87CC" w14:textId="62C271FD" w:rsidR="00243E2F" w:rsidRPr="00243E2F" w:rsidRDefault="00DC2CCC" w:rsidP="00243E2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Cs/>
                <w:color w:val="262626"/>
              </w:rPr>
            </w:pPr>
            <m:oMathPara>
              <m:oMath>
                <m:f>
                  <m:fPr>
                    <m:ctrlPr>
                      <w:rPr>
                        <w:rFonts w:ascii="Cambria Math" w:hAnsi="Cambria Math"/>
                        <w:bCs/>
                        <w:color w:val="262626"/>
                      </w:rPr>
                    </m:ctrlPr>
                  </m:fPr>
                  <m:num>
                    <m:r>
                      <m:rPr>
                        <m:sty m:val="p"/>
                      </m:rPr>
                      <w:rPr>
                        <w:rFonts w:ascii="Cambria Math" w:hAnsi="Cambria Math"/>
                        <w:color w:val="262626"/>
                      </w:rPr>
                      <m:t>At.true</m:t>
                    </m:r>
                  </m:num>
                  <m:den>
                    <m:r>
                      <m:rPr>
                        <m:sty m:val="p"/>
                      </m:rPr>
                      <w:rPr>
                        <w:rFonts w:ascii="Cambria Math" w:hAnsi="Cambria Math"/>
                        <w:color w:val="262626"/>
                      </w:rPr>
                      <m:t>At</m:t>
                    </m:r>
                  </m:den>
                </m:f>
              </m:oMath>
            </m:oMathPara>
          </w:p>
        </w:tc>
        <w:tc>
          <w:tcPr>
            <w:tcW w:w="1847" w:type="dxa"/>
            <w:tcBorders>
              <w:bottom w:val="single" w:sz="4" w:space="0" w:color="BFBFBF" w:themeColor="background1" w:themeShade="BF"/>
            </w:tcBorders>
          </w:tcPr>
          <w:p w14:paraId="4BF2603F" w14:textId="37EFDCC5" w:rsidR="00243E2F" w:rsidRPr="00243E2F" w:rsidRDefault="00DC2CCC" w:rsidP="00243E2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Cs/>
                <w:color w:val="262626"/>
              </w:rPr>
            </w:pPr>
            <m:oMathPara>
              <m:oMath>
                <m:f>
                  <m:fPr>
                    <m:ctrlPr>
                      <w:rPr>
                        <w:rFonts w:ascii="Cambria Math" w:hAnsi="Cambria Math"/>
                        <w:bCs/>
                        <w:color w:val="262626"/>
                      </w:rPr>
                    </m:ctrlPr>
                  </m:fPr>
                  <m:num>
                    <m:r>
                      <m:rPr>
                        <m:sty m:val="p"/>
                      </m:rPr>
                      <w:rPr>
                        <w:rFonts w:ascii="Cambria Math" w:hAnsi="Cambria Math"/>
                        <w:color w:val="262626"/>
                      </w:rPr>
                      <m:t xml:space="preserve"> Dt.true</m:t>
                    </m:r>
                  </m:num>
                  <m:den>
                    <m:r>
                      <m:rPr>
                        <m:sty m:val="p"/>
                      </m:rPr>
                      <w:rPr>
                        <w:rFonts w:ascii="Cambria Math" w:hAnsi="Cambria Math"/>
                        <w:color w:val="262626"/>
                      </w:rPr>
                      <m:t>Dt</m:t>
                    </m:r>
                  </m:den>
                </m:f>
              </m:oMath>
            </m:oMathPara>
          </w:p>
        </w:tc>
      </w:tr>
      <w:tr w:rsidR="0075260D" w:rsidRPr="00243E2F" w14:paraId="481C1111" w14:textId="77777777" w:rsidTr="009B3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bottom w:val="single" w:sz="4" w:space="0" w:color="auto"/>
            </w:tcBorders>
          </w:tcPr>
          <w:p w14:paraId="71FB03CB" w14:textId="42CCB90E" w:rsidR="00243E2F" w:rsidRPr="00243E2F" w:rsidRDefault="00243E2F" w:rsidP="009D1CA3">
            <w:pPr>
              <w:autoSpaceDE w:val="0"/>
              <w:autoSpaceDN w:val="0"/>
              <w:adjustRightInd w:val="0"/>
              <w:rPr>
                <w:b w:val="0"/>
                <w:bCs w:val="0"/>
                <w:i/>
                <w:color w:val="262626"/>
              </w:rPr>
            </w:pPr>
            <w:r w:rsidRPr="00243E2F">
              <w:rPr>
                <w:b w:val="0"/>
                <w:bCs w:val="0"/>
                <w:i/>
                <w:color w:val="262626"/>
              </w:rPr>
              <w:t xml:space="preserve">Discrepancy </w:t>
            </w:r>
            <w:r w:rsidRPr="009B3596">
              <w:rPr>
                <w:b w:val="0"/>
                <w:bCs w:val="0"/>
                <w:color w:val="262626"/>
              </w:rPr>
              <w:t>(</w:t>
            </w:r>
            <w:r w:rsidRPr="009B3596">
              <w:rPr>
                <w:bCs w:val="0"/>
                <w:i/>
                <w:color w:val="262626"/>
              </w:rPr>
              <w:t>D</w:t>
            </w:r>
            <w:r w:rsidR="00D21287">
              <w:rPr>
                <w:bCs w:val="0"/>
                <w:i/>
                <w:color w:val="262626"/>
              </w:rPr>
              <w:t>i</w:t>
            </w:r>
            <w:r w:rsidRPr="009B3596">
              <w:rPr>
                <w:b w:val="0"/>
                <w:bCs w:val="0"/>
                <w:color w:val="262626"/>
              </w:rPr>
              <w:t>)</w:t>
            </w:r>
          </w:p>
        </w:tc>
        <w:tc>
          <w:tcPr>
            <w:tcW w:w="3722" w:type="dxa"/>
            <w:tcBorders>
              <w:bottom w:val="single" w:sz="4" w:space="0" w:color="auto"/>
            </w:tcBorders>
          </w:tcPr>
          <w:p w14:paraId="45CD78E8" w14:textId="569F7402" w:rsidR="00243E2F" w:rsidRPr="00243E2F" w:rsidRDefault="00DC2CCC" w:rsidP="00243E2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color w:val="262626"/>
              </w:rPr>
            </w:pPr>
            <m:oMathPara>
              <m:oMath>
                <m:f>
                  <m:fPr>
                    <m:ctrlPr>
                      <w:rPr>
                        <w:rFonts w:ascii="Cambria Math" w:hAnsi="Cambria Math"/>
                        <w:bCs/>
                        <w:color w:val="262626"/>
                      </w:rPr>
                    </m:ctrlPr>
                  </m:fPr>
                  <m:num>
                    <m:r>
                      <m:rPr>
                        <m:sty m:val="p"/>
                      </m:rPr>
                      <w:rPr>
                        <w:rFonts w:ascii="Cambria Math" w:hAnsi="Cambria Math"/>
                        <w:color w:val="262626"/>
                      </w:rPr>
                      <m:t>abs(At-At.exp) + abs(Dt-Dt.exp)</m:t>
                    </m:r>
                  </m:num>
                  <m:den>
                    <m:r>
                      <m:rPr>
                        <m:sty m:val="p"/>
                      </m:rPr>
                      <w:rPr>
                        <w:rFonts w:ascii="Cambria Math" w:hAnsi="Cambria Math"/>
                        <w:color w:val="262626"/>
                      </w:rPr>
                      <m:t>At + Dt</m:t>
                    </m:r>
                  </m:den>
                </m:f>
              </m:oMath>
            </m:oMathPara>
          </w:p>
        </w:tc>
        <w:tc>
          <w:tcPr>
            <w:tcW w:w="1830" w:type="dxa"/>
            <w:tcBorders>
              <w:bottom w:val="single" w:sz="4" w:space="0" w:color="auto"/>
            </w:tcBorders>
          </w:tcPr>
          <w:p w14:paraId="76A4475A" w14:textId="5F7189F8" w:rsidR="00243E2F" w:rsidRPr="00243E2F" w:rsidRDefault="00DC2CCC" w:rsidP="00243E2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color w:val="262626"/>
              </w:rPr>
            </w:pPr>
            <m:oMathPara>
              <m:oMath>
                <m:f>
                  <m:fPr>
                    <m:ctrlPr>
                      <w:rPr>
                        <w:rFonts w:ascii="Cambria Math" w:hAnsi="Cambria Math"/>
                        <w:bCs/>
                        <w:color w:val="262626"/>
                      </w:rPr>
                    </m:ctrlPr>
                  </m:fPr>
                  <m:num>
                    <m:r>
                      <m:rPr>
                        <m:sty m:val="p"/>
                      </m:rPr>
                      <w:rPr>
                        <w:rFonts w:ascii="Cambria Math" w:hAnsi="Cambria Math"/>
                        <w:color w:val="262626"/>
                      </w:rPr>
                      <m:t>abs(At-At.exp)</m:t>
                    </m:r>
                  </m:num>
                  <m:den>
                    <m:r>
                      <m:rPr>
                        <m:sty m:val="p"/>
                      </m:rPr>
                      <w:rPr>
                        <w:rFonts w:ascii="Cambria Math" w:hAnsi="Cambria Math"/>
                        <w:color w:val="262626"/>
                      </w:rPr>
                      <m:t>At</m:t>
                    </m:r>
                  </m:den>
                </m:f>
              </m:oMath>
            </m:oMathPara>
          </w:p>
        </w:tc>
        <w:tc>
          <w:tcPr>
            <w:tcW w:w="1847" w:type="dxa"/>
            <w:tcBorders>
              <w:bottom w:val="single" w:sz="4" w:space="0" w:color="auto"/>
            </w:tcBorders>
          </w:tcPr>
          <w:p w14:paraId="17523731" w14:textId="57E0FBEC" w:rsidR="00243E2F" w:rsidRPr="00243E2F" w:rsidRDefault="00DC2CCC" w:rsidP="00243E2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color w:val="262626"/>
              </w:rPr>
            </w:pPr>
            <m:oMathPara>
              <m:oMath>
                <m:f>
                  <m:fPr>
                    <m:ctrlPr>
                      <w:rPr>
                        <w:rFonts w:ascii="Cambria Math" w:hAnsi="Cambria Math"/>
                        <w:bCs/>
                        <w:color w:val="262626"/>
                      </w:rPr>
                    </m:ctrlPr>
                  </m:fPr>
                  <m:num>
                    <m:r>
                      <m:rPr>
                        <m:sty m:val="p"/>
                      </m:rPr>
                      <w:rPr>
                        <w:rFonts w:ascii="Cambria Math" w:hAnsi="Cambria Math"/>
                        <w:color w:val="262626"/>
                      </w:rPr>
                      <m:t>abs(Dt-Dt.exp)</m:t>
                    </m:r>
                  </m:num>
                  <m:den>
                    <m:r>
                      <m:rPr>
                        <m:sty m:val="p"/>
                      </m:rPr>
                      <w:rPr>
                        <w:rFonts w:ascii="Cambria Math" w:hAnsi="Cambria Math"/>
                        <w:color w:val="262626"/>
                      </w:rPr>
                      <m:t>Dt</m:t>
                    </m:r>
                  </m:den>
                </m:f>
              </m:oMath>
            </m:oMathPara>
          </w:p>
        </w:tc>
      </w:tr>
    </w:tbl>
    <w:p w14:paraId="06CEF980" w14:textId="77777777" w:rsidR="00243E2F" w:rsidRDefault="00243E2F" w:rsidP="009D1CA3">
      <w:pPr>
        <w:autoSpaceDE w:val="0"/>
        <w:autoSpaceDN w:val="0"/>
        <w:adjustRightInd w:val="0"/>
        <w:rPr>
          <w:bCs/>
          <w:color w:val="262626"/>
        </w:rPr>
      </w:pPr>
    </w:p>
    <w:p w14:paraId="735C1C60" w14:textId="77777777" w:rsidR="005D6E8D" w:rsidRDefault="005D6E8D" w:rsidP="009E6580">
      <w:pPr>
        <w:rPr>
          <w:i/>
        </w:rPr>
      </w:pPr>
    </w:p>
    <w:p w14:paraId="4A7F1467" w14:textId="7C98428E" w:rsidR="0035577C" w:rsidRPr="00B11768" w:rsidRDefault="009E6580" w:rsidP="00B035AD">
      <w:pPr>
        <w:rPr>
          <w:i/>
        </w:rPr>
      </w:pPr>
      <w:r w:rsidRPr="00FB33ED">
        <w:rPr>
          <w:i/>
        </w:rPr>
        <w:t>Gene expression analysis</w:t>
      </w:r>
    </w:p>
    <w:p w14:paraId="7394E619" w14:textId="6F0A58F1" w:rsidR="00D36539" w:rsidRDefault="008E4369" w:rsidP="00D36539">
      <w:pPr>
        <w:rPr>
          <w:rFonts w:ascii="Open Sans" w:eastAsia="Times New Roman" w:hAnsi="Open Sans"/>
          <w:color w:val="333333"/>
          <w:sz w:val="27"/>
          <w:szCs w:val="27"/>
          <w:shd w:val="clear" w:color="auto" w:fill="FFFFFF"/>
        </w:rPr>
      </w:pPr>
      <w:r>
        <w:rPr>
          <w:rFonts w:eastAsia="Times New Roman"/>
          <w:color w:val="000000"/>
          <w:shd w:val="clear" w:color="auto" w:fill="FFFFFF"/>
        </w:rPr>
        <w:t xml:space="preserve">Two </w:t>
      </w:r>
      <w:r w:rsidR="00F74DA4" w:rsidRPr="008E4369">
        <w:rPr>
          <w:rFonts w:eastAsia="Times New Roman"/>
          <w:strike/>
          <w:color w:val="FF0000"/>
          <w:shd w:val="clear" w:color="auto" w:fill="FFFFFF"/>
        </w:rPr>
        <w:t>Three</w:t>
      </w:r>
      <w:r w:rsidR="00F74DA4">
        <w:rPr>
          <w:rFonts w:eastAsia="Times New Roman"/>
          <w:color w:val="000000"/>
          <w:shd w:val="clear" w:color="auto" w:fill="FFFFFF"/>
        </w:rPr>
        <w:t xml:space="preserve"> methods were applied to analyze d</w:t>
      </w:r>
      <w:r w:rsidR="00156029">
        <w:rPr>
          <w:rFonts w:eastAsia="Times New Roman"/>
          <w:color w:val="000000"/>
          <w:shd w:val="clear" w:color="auto" w:fill="FFFFFF"/>
        </w:rPr>
        <w:t>ifferential expression</w:t>
      </w:r>
      <w:r w:rsidR="00774FD7">
        <w:rPr>
          <w:rFonts w:eastAsia="Times New Roman"/>
          <w:color w:val="000000"/>
          <w:shd w:val="clear" w:color="auto" w:fill="FFFFFF"/>
        </w:rPr>
        <w:t xml:space="preserve"> (DE)</w:t>
      </w:r>
      <w:r w:rsidR="00156029">
        <w:rPr>
          <w:rFonts w:eastAsia="Times New Roman"/>
          <w:color w:val="000000"/>
          <w:shd w:val="clear" w:color="auto" w:fill="FFFFFF"/>
        </w:rPr>
        <w:t xml:space="preserve"> of homoeologs </w:t>
      </w:r>
      <w:r w:rsidR="006A16AB">
        <w:rPr>
          <w:rFonts w:eastAsia="Times New Roman"/>
          <w:color w:val="000000"/>
          <w:shd w:val="clear" w:color="auto" w:fill="FFFFFF"/>
        </w:rPr>
        <w:t xml:space="preserve">for each polyploid sample condition. </w:t>
      </w:r>
      <w:r w:rsidR="00532C56">
        <w:rPr>
          <w:rFonts w:eastAsia="Times New Roman"/>
          <w:color w:val="000000"/>
          <w:shd w:val="clear" w:color="auto" w:fill="FFFFFF"/>
        </w:rPr>
        <w:t>Both</w:t>
      </w:r>
      <w:r w:rsidR="00156029">
        <w:rPr>
          <w:rFonts w:eastAsia="Times New Roman"/>
          <w:color w:val="000000"/>
          <w:shd w:val="clear" w:color="auto" w:fill="FFFFFF"/>
        </w:rPr>
        <w:t xml:space="preserve"> </w:t>
      </w:r>
      <w:r w:rsidR="00B83289">
        <w:rPr>
          <w:rFonts w:eastAsia="Times New Roman"/>
          <w:color w:val="000000"/>
          <w:shd w:val="clear" w:color="auto" w:fill="FFFFFF"/>
        </w:rPr>
        <w:t xml:space="preserve">using </w:t>
      </w:r>
      <w:r w:rsidR="00532C56" w:rsidRPr="00B83289">
        <w:rPr>
          <w:rFonts w:eastAsia="Times New Roman"/>
          <w:color w:val="000000"/>
          <w:shd w:val="clear" w:color="auto" w:fill="FFFFFF"/>
        </w:rPr>
        <w:t xml:space="preserve">a </w:t>
      </w:r>
      <w:r w:rsidR="00B83289">
        <w:rPr>
          <w:rFonts w:eastAsia="Times New Roman"/>
          <w:color w:val="000000"/>
          <w:shd w:val="clear" w:color="auto" w:fill="FFFFFF"/>
        </w:rPr>
        <w:t>n</w:t>
      </w:r>
      <w:r w:rsidR="00B83289" w:rsidRPr="00B83289">
        <w:rPr>
          <w:rFonts w:eastAsia="Times New Roman"/>
          <w:color w:val="000000"/>
          <w:shd w:val="clear" w:color="auto" w:fill="FFFFFF"/>
        </w:rPr>
        <w:t xml:space="preserve">egative </w:t>
      </w:r>
      <w:r w:rsidR="00B83289">
        <w:rPr>
          <w:rFonts w:eastAsia="Times New Roman"/>
          <w:color w:val="000000"/>
          <w:shd w:val="clear" w:color="auto" w:fill="FFFFFF"/>
        </w:rPr>
        <w:t xml:space="preserve">binomial </w:t>
      </w:r>
      <w:r w:rsidR="00B83289" w:rsidRPr="00B83289">
        <w:rPr>
          <w:rFonts w:eastAsia="Times New Roman"/>
          <w:color w:val="000000"/>
          <w:shd w:val="clear" w:color="auto" w:fill="FFFFFF"/>
        </w:rPr>
        <w:t>model to</w:t>
      </w:r>
      <w:r w:rsidR="00B83289" w:rsidRPr="00B83289">
        <w:rPr>
          <w:color w:val="000000"/>
        </w:rPr>
        <w:t> </w:t>
      </w:r>
      <w:r w:rsidR="00B83289" w:rsidRPr="00B83289">
        <w:rPr>
          <w:rFonts w:eastAsia="Times New Roman"/>
          <w:color w:val="000000"/>
          <w:shd w:val="clear" w:color="auto" w:fill="FFFFFF"/>
        </w:rPr>
        <w:t xml:space="preserve">estimate </w:t>
      </w:r>
      <w:r w:rsidR="00B83289">
        <w:rPr>
          <w:rFonts w:eastAsia="Times New Roman"/>
          <w:color w:val="000000"/>
          <w:shd w:val="clear" w:color="auto" w:fill="FFFFFF"/>
        </w:rPr>
        <w:t>gene-wise</w:t>
      </w:r>
      <w:r w:rsidR="00B83289" w:rsidRPr="00B83289">
        <w:rPr>
          <w:rFonts w:eastAsia="Times New Roman"/>
          <w:color w:val="000000"/>
          <w:shd w:val="clear" w:color="auto" w:fill="FFFFFF"/>
        </w:rPr>
        <w:t xml:space="preserve"> dispersion parameter</w:t>
      </w:r>
      <w:r w:rsidR="00B83289">
        <w:rPr>
          <w:rFonts w:eastAsia="Times New Roman"/>
          <w:color w:val="000000"/>
          <w:shd w:val="clear" w:color="auto" w:fill="FFFFFF"/>
        </w:rPr>
        <w:t xml:space="preserve">s, </w:t>
      </w:r>
      <w:r w:rsidR="00B83289" w:rsidRPr="00FB33ED">
        <w:rPr>
          <w:rFonts w:eastAsia="Arial Unicode MS"/>
          <w:color w:val="0E0E0E"/>
        </w:rPr>
        <w:t xml:space="preserve">DESeq2 </w:t>
      </w:r>
      <w:r w:rsidR="00B83289" w:rsidRPr="00FB33ED">
        <w:rPr>
          <w:rFonts w:eastAsia="Arial Unicode MS"/>
          <w:color w:val="0E0E0E"/>
        </w:rPr>
        <w:fldChar w:fldCharType="begin"/>
      </w:r>
      <w:r w:rsidR="00B83289">
        <w:rPr>
          <w:rFonts w:eastAsia="Arial Unicode MS"/>
          <w:color w:val="0E0E0E"/>
        </w:rPr>
        <w:instrText xml:space="preserve"> ADDIN EN.CITE &lt;EndNote&gt;&lt;Cite&gt;&lt;Author&gt;Love&lt;/Author&gt;&lt;Year&gt;2014&lt;/Year&gt;&lt;RecNum&gt;489&lt;/RecNum&gt;&lt;DisplayText&gt;(Love et al. 2014)&lt;/DisplayText&gt;&lt;record&gt;&lt;rec-number&gt;489&lt;/rec-number&gt;&lt;foreign-keys&gt;&lt;key app="EN" db-id="ttzp25wzu0ap5levtp5pperyxswewpzr2afx" timestamp="1438188722"&gt;48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ogy&lt;/full-title&gt;&lt;abbr-1&gt;Genome Biol&lt;/abbr-1&gt;&lt;/periodical&gt;&lt;alt-periodical&gt;&lt;full-title&gt;Genome biology&lt;/full-title&gt;&lt;abbr-1&gt;Genome Biol&lt;/abbr-1&gt;&lt;/a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B83289" w:rsidRPr="00FB33ED">
        <w:rPr>
          <w:rFonts w:eastAsia="Arial Unicode MS"/>
          <w:color w:val="0E0E0E"/>
        </w:rPr>
        <w:fldChar w:fldCharType="separate"/>
      </w:r>
      <w:r w:rsidR="00B83289" w:rsidRPr="00FB33ED">
        <w:rPr>
          <w:rFonts w:eastAsia="Arial Unicode MS"/>
          <w:noProof/>
          <w:color w:val="0E0E0E"/>
        </w:rPr>
        <w:t>(Love et al. 2014)</w:t>
      </w:r>
      <w:r w:rsidR="00B83289" w:rsidRPr="00FB33ED">
        <w:rPr>
          <w:rFonts w:eastAsia="Arial Unicode MS"/>
          <w:color w:val="0E0E0E"/>
        </w:rPr>
        <w:fldChar w:fldCharType="end"/>
      </w:r>
      <w:r w:rsidR="00B83289">
        <w:rPr>
          <w:rFonts w:eastAsia="Arial Unicode MS"/>
          <w:color w:val="0E0E0E"/>
        </w:rPr>
        <w:t xml:space="preserve"> takes a classical hypothesis testing approach to </w:t>
      </w:r>
      <w:r w:rsidR="00B95307">
        <w:rPr>
          <w:rFonts w:eastAsia="Arial Unicode MS"/>
          <w:color w:val="0E0E0E"/>
        </w:rPr>
        <w:t>report</w:t>
      </w:r>
      <w:r w:rsidR="00013836">
        <w:rPr>
          <w:rFonts w:eastAsia="Arial Unicode MS"/>
          <w:color w:val="0E0E0E"/>
        </w:rPr>
        <w:t xml:space="preserve"> </w:t>
      </w:r>
      <w:proofErr w:type="spellStart"/>
      <w:r w:rsidR="00013836">
        <w:rPr>
          <w:rFonts w:eastAsia="Arial Unicode MS"/>
          <w:color w:val="0E0E0E"/>
        </w:rPr>
        <w:t>nomial</w:t>
      </w:r>
      <w:proofErr w:type="spellEnd"/>
      <w:r w:rsidR="00B95307">
        <w:rPr>
          <w:rFonts w:eastAsia="Arial Unicode MS"/>
          <w:color w:val="0E0E0E"/>
        </w:rPr>
        <w:t xml:space="preserve"> p-values,</w:t>
      </w:r>
      <w:r w:rsidR="00B83289">
        <w:rPr>
          <w:rFonts w:eastAsia="Arial Unicode MS"/>
          <w:color w:val="0E0E0E"/>
        </w:rPr>
        <w:t xml:space="preserve"> </w:t>
      </w:r>
      <w:r w:rsidR="00B95307">
        <w:rPr>
          <w:rFonts w:eastAsia="Arial Unicode MS"/>
          <w:color w:val="0E0E0E"/>
        </w:rPr>
        <w:t xml:space="preserve">while </w:t>
      </w:r>
      <w:proofErr w:type="spellStart"/>
      <w:r w:rsidR="00B83289">
        <w:rPr>
          <w:rFonts w:eastAsia="Arial Unicode MS"/>
          <w:color w:val="0E0E0E"/>
        </w:rPr>
        <w:t>EBSeq</w:t>
      </w:r>
      <w:proofErr w:type="spellEnd"/>
      <w:r w:rsidR="00B83289">
        <w:rPr>
          <w:rFonts w:eastAsia="Arial Unicode MS"/>
          <w:color w:val="0E0E0E"/>
        </w:rPr>
        <w:t xml:space="preserve"> </w:t>
      </w:r>
      <w:r w:rsidR="00B83289">
        <w:rPr>
          <w:rFonts w:eastAsia="Arial Unicode MS"/>
          <w:color w:val="0E0E0E"/>
        </w:rPr>
        <w:fldChar w:fldCharType="begin"/>
      </w:r>
      <w:r w:rsidR="00B83289">
        <w:rPr>
          <w:rFonts w:eastAsia="Arial Unicode MS"/>
          <w:color w:val="0E0E0E"/>
        </w:rPr>
        <w:instrText xml:space="preserve"> ADDIN EN.CITE &lt;EndNote&gt;&lt;Cite&gt;&lt;Author&gt;Leng&lt;/Author&gt;&lt;Year&gt;2013&lt;/Year&gt;&lt;RecNum&gt;590&lt;/RecNum&gt;&lt;DisplayText&gt;(Leng et al. 2013)&lt;/DisplayText&gt;&lt;record&gt;&lt;rec-number&gt;590&lt;/rec-number&gt;&lt;foreign-keys&gt;&lt;key app="EN" db-id="ttzp25wzu0ap5levtp5pperyxswewpzr2afx" timestamp="1493419616"&gt;590&lt;/key&gt;&lt;/foreign-keys&gt;&lt;ref-type name="Journal Article"&gt;17&lt;/ref-type&gt;&lt;contributors&gt;&lt;authors&gt;&lt;author&gt;Leng, N.&lt;/author&gt;&lt;author&gt;Dawson, J. A.&lt;/author&gt;&lt;author&gt;Thomson, J. A.&lt;/author&gt;&lt;author&gt;Ruotti, V.&lt;/author&gt;&lt;author&gt;Rissman, A. I.&lt;/author&gt;&lt;author&gt;Smits, B. M.&lt;/author&gt;&lt;author&gt;Haag, J. D.&lt;/author&gt;&lt;author&gt;Gould, M. N.&lt;/author&gt;&lt;author&gt;Stewart, R. M.&lt;/author&gt;&lt;author&gt;Kendziorski, C.&lt;/author&gt;&lt;/authors&gt;&lt;/contributors&gt;&lt;auth-address&gt;Department of Statistics, University of Wisconsin, Madison, WI 53706, USA.&lt;/auth-address&gt;&lt;titles&gt;&lt;title&gt;EBSeq: an empirical Bayes hierarchical model for inference in RNA-seq experiments&lt;/title&gt;&lt;secondary-title&gt;Bioinformatics&lt;/secondary-title&gt;&lt;/titles&gt;&lt;periodical&gt;&lt;full-title&gt;Bioinformatics&lt;/full-title&gt;&lt;abbr-1&gt;Bioinformatics&lt;/abbr-1&gt;&lt;/periodical&gt;&lt;pages&gt;1035-43&lt;/pages&gt;&lt;volume&gt;29&lt;/volume&gt;&lt;number&gt;8&lt;/number&gt;&lt;keywords&gt;&lt;keyword&gt;Bayes Theorem&lt;/keyword&gt;&lt;keyword&gt;Cell Line&lt;/keyword&gt;&lt;keyword&gt;Embryonic Stem Cells/metabolism&lt;/keyword&gt;&lt;keyword&gt;Gene Expression Profiling/*methods&lt;/keyword&gt;&lt;keyword&gt;Genome&lt;/keyword&gt;&lt;keyword&gt;Models, Statistical&lt;/keyword&gt;&lt;keyword&gt;RNA Isoforms/*metabolism&lt;/keyword&gt;&lt;keyword&gt;RNA, Messenger/metabolism&lt;/keyword&gt;&lt;keyword&gt;Sequence Analysis, RNA/*methods&lt;/keyword&gt;&lt;keyword&gt;Software&lt;/keyword&gt;&lt;/keywords&gt;&lt;dates&gt;&lt;year&gt;2013&lt;/year&gt;&lt;pub-dates&gt;&lt;date&gt;Apr 15&lt;/date&gt;&lt;/pub-dates&gt;&lt;/dates&gt;&lt;isbn&gt;1367-4811 (Electronic)&amp;#xD;1367-4803 (Linking)&lt;/isbn&gt;&lt;accession-num&gt;23428641&lt;/accession-num&gt;&lt;urls&gt;&lt;related-urls&gt;&lt;url&gt;https://www.ncbi.nlm.nih.gov/pubmed/23428641&lt;/url&gt;&lt;/related-urls&gt;&lt;/urls&gt;&lt;custom2&gt;PMC3624807&lt;/custom2&gt;&lt;electronic-resource-num&gt;10.1093/bioinformatics/btt087&lt;/electronic-resource-num&gt;&lt;/record&gt;&lt;/Cite&gt;&lt;/EndNote&gt;</w:instrText>
      </w:r>
      <w:r w:rsidR="00B83289">
        <w:rPr>
          <w:rFonts w:eastAsia="Arial Unicode MS"/>
          <w:color w:val="0E0E0E"/>
        </w:rPr>
        <w:fldChar w:fldCharType="separate"/>
      </w:r>
      <w:r w:rsidR="00B83289">
        <w:rPr>
          <w:rFonts w:eastAsia="Arial Unicode MS"/>
          <w:noProof/>
          <w:color w:val="0E0E0E"/>
        </w:rPr>
        <w:t>(Leng et al. 2013)</w:t>
      </w:r>
      <w:r w:rsidR="00B83289">
        <w:rPr>
          <w:rFonts w:eastAsia="Arial Unicode MS"/>
          <w:color w:val="0E0E0E"/>
        </w:rPr>
        <w:fldChar w:fldCharType="end"/>
      </w:r>
      <w:r w:rsidR="00B83289">
        <w:rPr>
          <w:rFonts w:eastAsia="Arial Unicode MS"/>
          <w:color w:val="0E0E0E"/>
        </w:rPr>
        <w:t xml:space="preserve"> </w:t>
      </w:r>
      <w:r w:rsidR="00B95307">
        <w:rPr>
          <w:rFonts w:eastAsia="Times New Roman"/>
          <w:color w:val="000000"/>
          <w:shd w:val="clear" w:color="auto" w:fill="FFFFFF"/>
        </w:rPr>
        <w:t>is cast within a Bayesian framework</w:t>
      </w:r>
      <w:r w:rsidR="00013836">
        <w:rPr>
          <w:rFonts w:eastAsia="Times New Roman"/>
          <w:color w:val="000000"/>
          <w:shd w:val="clear" w:color="auto" w:fill="FFFFFF"/>
        </w:rPr>
        <w:t xml:space="preserve"> and reports </w:t>
      </w:r>
      <w:r w:rsidR="00013836" w:rsidRPr="00013836">
        <w:rPr>
          <w:rFonts w:eastAsia="Times New Roman"/>
          <w:color w:val="000000"/>
          <w:shd w:val="clear" w:color="auto" w:fill="FFFFFF"/>
        </w:rPr>
        <w:t xml:space="preserve">posterior probabilities </w:t>
      </w:r>
      <w:r w:rsidR="00013836">
        <w:rPr>
          <w:rFonts w:eastAsia="Times New Roman"/>
          <w:color w:val="000000"/>
          <w:shd w:val="clear" w:color="auto" w:fill="FFFFFF"/>
        </w:rPr>
        <w:t xml:space="preserve">for each gene to be </w:t>
      </w:r>
      <w:r w:rsidR="00774FD7">
        <w:rPr>
          <w:rFonts w:eastAsia="Times New Roman"/>
          <w:color w:val="000000"/>
          <w:shd w:val="clear" w:color="auto" w:fill="FFFFFF"/>
        </w:rPr>
        <w:t xml:space="preserve">equally or </w:t>
      </w:r>
      <w:r w:rsidR="00013836">
        <w:rPr>
          <w:rFonts w:eastAsia="Times New Roman"/>
          <w:color w:val="000000"/>
          <w:shd w:val="clear" w:color="auto" w:fill="FFFFFF"/>
        </w:rPr>
        <w:t xml:space="preserve">differentially expressed. </w:t>
      </w:r>
      <w:r w:rsidR="00774FD7">
        <w:rPr>
          <w:rFonts w:eastAsia="Times New Roman"/>
          <w:color w:val="000000"/>
          <w:shd w:val="clear" w:color="auto" w:fill="FFFFFF"/>
        </w:rPr>
        <w:t xml:space="preserve">To identify differential expression at a false discovery rate </w:t>
      </w:r>
      <w:r w:rsidR="00774FD7">
        <w:rPr>
          <w:rStyle w:val="Emphasis"/>
          <w:rFonts w:eastAsia="Times New Roman"/>
          <w:color w:val="000000"/>
        </w:rPr>
        <w:t>α</w:t>
      </w:r>
      <w:r w:rsidR="00774FD7">
        <w:rPr>
          <w:rFonts w:eastAsia="Times New Roman"/>
          <w:color w:val="000000"/>
          <w:shd w:val="clear" w:color="auto" w:fill="FFFFFF"/>
        </w:rPr>
        <w:t>=0.05, the DESeq2 p-values</w:t>
      </w:r>
      <w:r w:rsidR="00774FD7">
        <w:rPr>
          <w:rFonts w:ascii="Times" w:eastAsia="Times New Roman" w:hAnsi="Times"/>
          <w:color w:val="2A2A2A"/>
          <w:shd w:val="clear" w:color="auto" w:fill="FFFFFF"/>
        </w:rPr>
        <w:t xml:space="preserve"> were adjusted for multiplicities using </w:t>
      </w:r>
      <w:proofErr w:type="spellStart"/>
      <w:r w:rsidR="00774FD7">
        <w:rPr>
          <w:rFonts w:ascii="Times" w:eastAsia="Times New Roman" w:hAnsi="Times"/>
          <w:color w:val="2A2A2A"/>
          <w:shd w:val="clear" w:color="auto" w:fill="FFFFFF"/>
        </w:rPr>
        <w:t>Benjamini</w:t>
      </w:r>
      <w:proofErr w:type="spellEnd"/>
      <w:r w:rsidR="00774FD7">
        <w:rPr>
          <w:rFonts w:ascii="Times" w:eastAsia="Times New Roman" w:hAnsi="Times"/>
          <w:color w:val="2A2A2A"/>
          <w:shd w:val="clear" w:color="auto" w:fill="FFFFFF"/>
        </w:rPr>
        <w:t xml:space="preserve">–Hochberg </w:t>
      </w:r>
      <w:r w:rsidR="00774FD7">
        <w:rPr>
          <w:rFonts w:eastAsia="Times New Roman"/>
          <w:color w:val="000000"/>
          <w:shd w:val="clear" w:color="auto" w:fill="FFFFFF"/>
        </w:rPr>
        <w:t>method (</w:t>
      </w:r>
      <w:hyperlink r:id="rId6" w:anchor="bib3" w:history="1">
        <w:r w:rsidR="00774FD7">
          <w:rPr>
            <w:rStyle w:val="Hyperlink"/>
            <w:rFonts w:eastAsia="Times New Roman"/>
            <w:color w:val="642A8F"/>
          </w:rPr>
          <w:t>Benjamini and Hochberg, 1995</w:t>
        </w:r>
      </w:hyperlink>
      <w:r w:rsidR="00774FD7">
        <w:rPr>
          <w:rFonts w:eastAsia="Times New Roman"/>
          <w:color w:val="000000"/>
          <w:shd w:val="clear" w:color="auto" w:fill="FFFFFF"/>
        </w:rPr>
        <w:t xml:space="preserve">), </w:t>
      </w:r>
      <w:r w:rsidR="00774FD7">
        <w:rPr>
          <w:rFonts w:ascii="Times" w:eastAsia="Times New Roman" w:hAnsi="Times"/>
          <w:color w:val="2A2A2A"/>
          <w:shd w:val="clear" w:color="auto" w:fill="FFFFFF"/>
        </w:rPr>
        <w:t xml:space="preserve">and the posterior probability of DE </w:t>
      </w:r>
      <w:r w:rsidR="002B71E7">
        <w:rPr>
          <w:rFonts w:ascii="Times" w:eastAsia="Times New Roman" w:hAnsi="Times"/>
          <w:color w:val="2A2A2A"/>
          <w:shd w:val="clear" w:color="auto" w:fill="FFFFFF"/>
        </w:rPr>
        <w:t xml:space="preserve">by </w:t>
      </w:r>
      <w:proofErr w:type="spellStart"/>
      <w:r w:rsidR="002B71E7">
        <w:rPr>
          <w:rFonts w:ascii="Times" w:eastAsia="Times New Roman" w:hAnsi="Times"/>
          <w:color w:val="2A2A2A"/>
          <w:shd w:val="clear" w:color="auto" w:fill="FFFFFF"/>
        </w:rPr>
        <w:t>EBSeq</w:t>
      </w:r>
      <w:proofErr w:type="spellEnd"/>
      <w:r w:rsidR="002B71E7">
        <w:rPr>
          <w:rFonts w:ascii="Times" w:eastAsia="Times New Roman" w:hAnsi="Times"/>
          <w:color w:val="2A2A2A"/>
          <w:shd w:val="clear" w:color="auto" w:fill="FFFFFF"/>
        </w:rPr>
        <w:t xml:space="preserve"> </w:t>
      </w:r>
      <w:r w:rsidR="00774FD7">
        <w:rPr>
          <w:rFonts w:ascii="Times" w:eastAsia="Times New Roman" w:hAnsi="Times"/>
          <w:color w:val="2A2A2A"/>
          <w:shd w:val="clear" w:color="auto" w:fill="FFFFFF"/>
        </w:rPr>
        <w:t>was considered &gt;1-</w:t>
      </w:r>
      <w:r w:rsidR="00774FD7" w:rsidRPr="00774FD7">
        <w:rPr>
          <w:rStyle w:val="Emphasis"/>
          <w:rFonts w:eastAsia="Times New Roman"/>
          <w:color w:val="000000"/>
        </w:rPr>
        <w:t xml:space="preserve"> </w:t>
      </w:r>
      <w:r w:rsidR="00774FD7">
        <w:rPr>
          <w:rStyle w:val="Emphasis"/>
          <w:rFonts w:eastAsia="Times New Roman"/>
          <w:color w:val="000000"/>
        </w:rPr>
        <w:t>α</w:t>
      </w:r>
      <w:r w:rsidR="002B71E7" w:rsidRPr="002B71E7">
        <w:rPr>
          <w:rStyle w:val="Emphasis"/>
          <w:rFonts w:eastAsia="Times New Roman"/>
          <w:i w:val="0"/>
          <w:color w:val="000000"/>
        </w:rPr>
        <w:t>.</w:t>
      </w:r>
      <w:r w:rsidR="002B71E7">
        <w:rPr>
          <w:rStyle w:val="Emphasis"/>
          <w:rFonts w:eastAsia="Times New Roman"/>
          <w:i w:val="0"/>
          <w:color w:val="000000"/>
        </w:rPr>
        <w:t xml:space="preserve"> </w:t>
      </w:r>
      <w:r w:rsidR="002B71E7" w:rsidRPr="00B55CE4">
        <w:rPr>
          <w:rStyle w:val="Emphasis"/>
          <w:rFonts w:eastAsia="Times New Roman"/>
          <w:i w:val="0"/>
          <w:strike/>
          <w:color w:val="FF0000"/>
        </w:rPr>
        <w:t xml:space="preserve">A third method was applied </w:t>
      </w:r>
      <w:r w:rsidR="003F35D6" w:rsidRPr="00B55CE4">
        <w:rPr>
          <w:rFonts w:eastAsia="Times New Roman"/>
          <w:strike/>
          <w:color w:val="FF0000"/>
          <w:shd w:val="clear" w:color="auto" w:fill="FFFFFF"/>
        </w:rPr>
        <w:t xml:space="preserve">using </w:t>
      </w:r>
      <w:r w:rsidR="00E13966" w:rsidRPr="00B55CE4">
        <w:rPr>
          <w:rFonts w:eastAsia="Times New Roman"/>
          <w:strike/>
          <w:color w:val="FF0000"/>
          <w:shd w:val="clear" w:color="auto" w:fill="FFFFFF"/>
        </w:rPr>
        <w:t>fisher’s exact</w:t>
      </w:r>
      <w:r w:rsidR="003F35D6" w:rsidRPr="00B55CE4">
        <w:rPr>
          <w:rFonts w:eastAsia="Times New Roman"/>
          <w:strike/>
          <w:color w:val="FF0000"/>
          <w:shd w:val="clear" w:color="auto" w:fill="FFFFFF"/>
        </w:rPr>
        <w:t xml:space="preserve"> tests</w:t>
      </w:r>
      <w:r w:rsidR="002B71E7" w:rsidRPr="00B55CE4">
        <w:rPr>
          <w:rFonts w:eastAsia="Times New Roman"/>
          <w:strike/>
          <w:color w:val="FF0000"/>
          <w:shd w:val="clear" w:color="auto" w:fill="FFFFFF"/>
        </w:rPr>
        <w:t xml:space="preserve"> as previously described </w:t>
      </w:r>
      <w:r w:rsidR="002B71E7" w:rsidRPr="00B55CE4">
        <w:rPr>
          <w:rFonts w:eastAsia="Times New Roman"/>
          <w:strike/>
          <w:color w:val="FF0000"/>
          <w:shd w:val="clear" w:color="auto" w:fill="FFFFFF"/>
        </w:rPr>
        <w:fldChar w:fldCharType="begin"/>
      </w:r>
      <w:r w:rsidR="002B71E7" w:rsidRPr="00B55CE4">
        <w:rPr>
          <w:rFonts w:eastAsia="Times New Roman"/>
          <w:strike/>
          <w:color w:val="FF0000"/>
          <w:shd w:val="clear" w:color="auto" w:fill="FFFFFF"/>
        </w:rPr>
        <w:instrText xml:space="preserve"> ADDIN EN.CITE &lt;EndNote&gt;&lt;Cite&gt;&lt;Author&gt;Yoo&lt;/Author&gt;&lt;Year&gt;2013&lt;/Year&gt;&lt;RecNum&gt;159&lt;/RecNum&gt;&lt;DisplayText&gt;(Yoo et al. 2013)&lt;/DisplayText&gt;&lt;record&gt;&lt;rec-number&gt;159&lt;/rec-number&gt;&lt;foreign-keys&gt;&lt;key app="EN" db-id="ttzp25wzu0ap5levtp5pperyxswewpzr2afx" timestamp="1373046061"&gt;159&lt;/key&gt;&lt;/foreign-keys&gt;&lt;ref-type name="Journal Article"&gt;17&lt;/ref-type&gt;&lt;contributors&gt;&lt;authors&gt;&lt;author&gt;Yoo, M. J.&lt;/author&gt;&lt;author&gt;Szadkowski, E.&lt;/author&gt;&lt;author&gt;Wendel, J. F.&lt;/author&gt;&lt;/authors&gt;&lt;/contributors&gt;&lt;auth-address&gt;Department of Ecology, Evolution and Organismal Biology, Iowa State University, Ames, IA 50011, USA.&lt;/auth-address&gt;&lt;titles&gt;&lt;title&gt;Homoeolog expression bias and expression level dominance in allopolyploid cotton&lt;/title&gt;&lt;secondary-title&gt;Heredity&lt;/secondary-title&gt;&lt;alt-title&gt;Heredity&lt;/alt-title&gt;&lt;/titles&gt;&lt;periodical&gt;&lt;full-title&gt;Heredity&lt;/full-title&gt;&lt;abbr-1&gt;Heredity&lt;/abbr-1&gt;&lt;/periodical&gt;&lt;alt-periodical&gt;&lt;full-title&gt;Heredity&lt;/full-title&gt;&lt;abbr-1&gt;Heredity&lt;/abbr-1&gt;&lt;/alt-periodical&gt;&lt;pages&gt;171-80&lt;/pages&gt;&lt;volume&gt;110&lt;/volume&gt;&lt;number&gt;2&lt;/number&gt;&lt;keywords&gt;&lt;keyword&gt;Alleles&lt;/keyword&gt;&lt;keyword&gt;Crosses, Genetic&lt;/keyword&gt;&lt;keyword&gt;Evolution, Molecular&lt;/keyword&gt;&lt;keyword&gt;Gene Expression&lt;/keyword&gt;&lt;keyword&gt;*Gene Expression Regulation, Plant&lt;/keyword&gt;&lt;keyword&gt;Gene Silencing&lt;/keyword&gt;&lt;keyword&gt;Genes, Dominant&lt;/keyword&gt;&lt;keyword&gt;Genes, Plant&lt;/keyword&gt;&lt;keyword&gt;Gossypium/*genetics/metabolism&lt;/keyword&gt;&lt;keyword&gt;Hybridization, Genetic&lt;/keyword&gt;&lt;keyword&gt;Plant Leaves/*genetics/metabolism&lt;/keyword&gt;&lt;keyword&gt;Plant Proteins/*genetics/metabolism&lt;/keyword&gt;&lt;keyword&gt;*Polyploidy&lt;/keyword&gt;&lt;keyword&gt;Sequence Analysis, RNA&lt;/keyword&gt;&lt;keyword&gt;Transcriptome&lt;/keyword&gt;&lt;/keywords&gt;&lt;dates&gt;&lt;year&gt;2013&lt;/year&gt;&lt;pub-dates&gt;&lt;date&gt;Feb&lt;/date&gt;&lt;/pub-dates&gt;&lt;/dates&gt;&lt;isbn&gt;1365-2540 (Electronic)&amp;#xD;0018-067X (Linking)&lt;/isbn&gt;&lt;accession-num&gt;23169565&lt;/accession-num&gt;&lt;urls&gt;&lt;related-urls&gt;&lt;url&gt;http://www.ncbi.nlm.nih.gov/pubmed/23169565&lt;/url&gt;&lt;/related-urls&gt;&lt;/urls&gt;&lt;custom2&gt;3554454&lt;/custom2&gt;&lt;electronic-resource-num&gt;10.1038/hdy.2012.94&lt;/electronic-resource-num&gt;&lt;/record&gt;&lt;/Cite&gt;&lt;/EndNote&gt;</w:instrText>
      </w:r>
      <w:r w:rsidR="002B71E7" w:rsidRPr="00B55CE4">
        <w:rPr>
          <w:rFonts w:eastAsia="Times New Roman"/>
          <w:strike/>
          <w:color w:val="FF0000"/>
          <w:shd w:val="clear" w:color="auto" w:fill="FFFFFF"/>
        </w:rPr>
        <w:fldChar w:fldCharType="separate"/>
      </w:r>
      <w:r w:rsidR="002B71E7" w:rsidRPr="00B55CE4">
        <w:rPr>
          <w:rFonts w:eastAsia="Times New Roman"/>
          <w:strike/>
          <w:noProof/>
          <w:color w:val="FF0000"/>
          <w:shd w:val="clear" w:color="auto" w:fill="FFFFFF"/>
        </w:rPr>
        <w:t>(Yoo et al. 2013)</w:t>
      </w:r>
      <w:r w:rsidR="002B71E7" w:rsidRPr="00B55CE4">
        <w:rPr>
          <w:rFonts w:eastAsia="Times New Roman"/>
          <w:strike/>
          <w:color w:val="FF0000"/>
          <w:shd w:val="clear" w:color="auto" w:fill="FFFFFF"/>
        </w:rPr>
        <w:fldChar w:fldCharType="end"/>
      </w:r>
      <w:r w:rsidR="002B71E7" w:rsidRPr="00B55CE4">
        <w:rPr>
          <w:rFonts w:eastAsia="Times New Roman"/>
          <w:strike/>
          <w:color w:val="FF0000"/>
          <w:shd w:val="clear" w:color="auto" w:fill="FFFFFF"/>
        </w:rPr>
        <w:t>. Briefly, replicates were normalized by total library size, and tests were restricted to genes having read counts in all replic</w:t>
      </w:r>
      <w:r w:rsidR="00B11768" w:rsidRPr="00B55CE4">
        <w:rPr>
          <w:rFonts w:eastAsia="Times New Roman"/>
          <w:strike/>
          <w:color w:val="FF0000"/>
          <w:shd w:val="clear" w:color="auto" w:fill="FFFFFF"/>
        </w:rPr>
        <w:t>ates in each contrast; t</w:t>
      </w:r>
      <w:r w:rsidR="00156029" w:rsidRPr="00B55CE4">
        <w:rPr>
          <w:rFonts w:eastAsia="Times New Roman"/>
          <w:strike/>
          <w:color w:val="FF0000"/>
          <w:shd w:val="clear" w:color="auto" w:fill="FFFFFF"/>
        </w:rPr>
        <w:t>he distribution of</w:t>
      </w:r>
      <w:r w:rsidR="00156029" w:rsidRPr="00B55CE4">
        <w:rPr>
          <w:rStyle w:val="apple-converted-space"/>
          <w:rFonts w:eastAsia="Times New Roman"/>
          <w:strike/>
          <w:color w:val="FF0000"/>
          <w:shd w:val="clear" w:color="auto" w:fill="FFFFFF"/>
        </w:rPr>
        <w:t> </w:t>
      </w:r>
      <w:r w:rsidR="00156029" w:rsidRPr="00B55CE4">
        <w:rPr>
          <w:rStyle w:val="Emphasis"/>
          <w:rFonts w:eastAsia="Times New Roman"/>
          <w:strike/>
          <w:color w:val="FF0000"/>
        </w:rPr>
        <w:t>P-</w:t>
      </w:r>
      <w:r w:rsidR="00156029" w:rsidRPr="00B55CE4">
        <w:rPr>
          <w:rFonts w:eastAsia="Times New Roman"/>
          <w:strike/>
          <w:color w:val="FF0000"/>
          <w:shd w:val="clear" w:color="auto" w:fill="FFFFFF"/>
        </w:rPr>
        <w:t xml:space="preserve">values was controlled for a false discovery rate by the </w:t>
      </w:r>
      <w:proofErr w:type="spellStart"/>
      <w:r w:rsidR="00156029" w:rsidRPr="00B55CE4">
        <w:rPr>
          <w:rFonts w:eastAsia="Times New Roman"/>
          <w:strike/>
          <w:color w:val="FF0000"/>
          <w:shd w:val="clear" w:color="auto" w:fill="FFFFFF"/>
        </w:rPr>
        <w:t>BH</w:t>
      </w:r>
      <w:proofErr w:type="spellEnd"/>
      <w:r w:rsidR="00156029" w:rsidRPr="00B55CE4">
        <w:rPr>
          <w:rFonts w:eastAsia="Times New Roman"/>
          <w:strike/>
          <w:color w:val="FF0000"/>
          <w:shd w:val="clear" w:color="auto" w:fill="FFFFFF"/>
        </w:rPr>
        <w:t xml:space="preserve"> method at </w:t>
      </w:r>
      <w:r w:rsidR="00156029" w:rsidRPr="00B55CE4">
        <w:rPr>
          <w:rStyle w:val="Emphasis"/>
          <w:rFonts w:eastAsia="Times New Roman"/>
          <w:strike/>
          <w:color w:val="FF0000"/>
        </w:rPr>
        <w:t>α</w:t>
      </w:r>
      <w:r w:rsidR="00156029" w:rsidRPr="00B55CE4">
        <w:rPr>
          <w:rFonts w:eastAsia="Times New Roman"/>
          <w:strike/>
          <w:color w:val="FF0000"/>
          <w:shd w:val="clear" w:color="auto" w:fill="FFFFFF"/>
        </w:rPr>
        <w:t>=0.05.</w:t>
      </w:r>
      <w:r w:rsidR="00B11768" w:rsidRPr="00B55CE4">
        <w:rPr>
          <w:rFonts w:eastAsia="Times New Roman"/>
          <w:color w:val="FF0000"/>
          <w:shd w:val="clear" w:color="auto" w:fill="FFFFFF"/>
        </w:rPr>
        <w:t xml:space="preserve"> </w:t>
      </w:r>
      <w:r w:rsidR="00000784">
        <w:rPr>
          <w:rFonts w:eastAsia="Times New Roman"/>
          <w:color w:val="000000"/>
          <w:shd w:val="clear" w:color="auto" w:fill="FFFFFF"/>
        </w:rPr>
        <w:t xml:space="preserve">To evaluate the discriminative performance of a DE method for polyploid datasets, DE genes </w:t>
      </w:r>
      <w:r w:rsidR="00D36539">
        <w:rPr>
          <w:rFonts w:eastAsia="Times New Roman"/>
          <w:color w:val="000000"/>
          <w:shd w:val="clear" w:color="auto" w:fill="FFFFFF"/>
        </w:rPr>
        <w:t xml:space="preserve">inferred between </w:t>
      </w:r>
      <w:r w:rsidR="00E56D06">
        <w:rPr>
          <w:rFonts w:eastAsia="Times New Roman"/>
          <w:color w:val="000000"/>
          <w:shd w:val="clear" w:color="auto" w:fill="FFFFFF"/>
        </w:rPr>
        <w:t xml:space="preserve">were </w:t>
      </w:r>
      <w:r w:rsidR="00D36539">
        <w:t xml:space="preserve">parental diploids </w:t>
      </w:r>
      <w:r w:rsidR="00D36539" w:rsidRPr="00FB33ED">
        <w:t>A</w:t>
      </w:r>
      <w:r w:rsidR="00D36539" w:rsidRPr="00FB33ED">
        <w:rPr>
          <w:vertAlign w:val="subscript"/>
        </w:rPr>
        <w:t>2</w:t>
      </w:r>
      <w:r w:rsidR="00D36539" w:rsidRPr="00FB33ED">
        <w:t xml:space="preserve"> and D</w:t>
      </w:r>
      <w:r w:rsidR="00D36539" w:rsidRPr="00FB33ED">
        <w:rPr>
          <w:vertAlign w:val="subscript"/>
        </w:rPr>
        <w:t>5</w:t>
      </w:r>
      <w:r w:rsidR="00D36539">
        <w:rPr>
          <w:vertAlign w:val="subscript"/>
        </w:rPr>
        <w:t xml:space="preserve"> </w:t>
      </w:r>
      <w:r w:rsidR="00D36539">
        <w:rPr>
          <w:rFonts w:eastAsia="Times New Roman"/>
          <w:color w:val="000000"/>
          <w:shd w:val="clear" w:color="auto" w:fill="FFFFFF"/>
        </w:rPr>
        <w:t xml:space="preserve">were used as true labels, to categorize true positive and false positive DE results </w:t>
      </w:r>
      <w:r w:rsidR="00000784">
        <w:rPr>
          <w:rFonts w:eastAsia="Times New Roman"/>
          <w:color w:val="000000"/>
          <w:shd w:val="clear" w:color="auto" w:fill="FFFFFF"/>
        </w:rPr>
        <w:t xml:space="preserve">from </w:t>
      </w:r>
      <w:r w:rsidR="00000784" w:rsidRPr="00000784">
        <w:rPr>
          <w:rFonts w:eastAsia="Times New Roman"/>
          <w:color w:val="000000"/>
          <w:shd w:val="clear" w:color="auto" w:fill="FFFFFF"/>
        </w:rPr>
        <w:t>sy</w:t>
      </w:r>
      <w:r w:rsidR="00000784">
        <w:rPr>
          <w:rFonts w:eastAsia="Times New Roman"/>
          <w:color w:val="000000"/>
          <w:shd w:val="clear" w:color="auto" w:fill="FFFFFF"/>
        </w:rPr>
        <w:t>n</w:t>
      </w:r>
      <w:r w:rsidR="00000784" w:rsidRPr="00000784">
        <w:rPr>
          <w:rFonts w:eastAsia="Times New Roman"/>
          <w:color w:val="000000"/>
          <w:shd w:val="clear" w:color="auto" w:fill="FFFFFF"/>
        </w:rPr>
        <w:t xml:space="preserve">thetic </w:t>
      </w:r>
      <w:r w:rsidR="00E56D06">
        <w:rPr>
          <w:rFonts w:eastAsia="Times New Roman"/>
          <w:color w:val="000000"/>
          <w:shd w:val="clear" w:color="auto" w:fill="FFFFFF"/>
        </w:rPr>
        <w:t>allopolyploid</w:t>
      </w:r>
      <w:r w:rsidR="00D36539">
        <w:t xml:space="preserve"> (</w:t>
      </w:r>
      <w:proofErr w:type="spellStart"/>
      <w:r w:rsidR="00D36539">
        <w:t>ADs</w:t>
      </w:r>
      <w:proofErr w:type="spellEnd"/>
      <w:r w:rsidR="00D36539" w:rsidRPr="00D36539">
        <w:rPr>
          <w:rFonts w:eastAsia="Times New Roman"/>
          <w:color w:val="000000"/>
          <w:shd w:val="clear" w:color="auto" w:fill="FFFFFF"/>
        </w:rPr>
        <w:t>). </w:t>
      </w:r>
      <w:r w:rsidR="00D36539">
        <w:rPr>
          <w:rFonts w:eastAsia="Times New Roman"/>
          <w:color w:val="000000"/>
          <w:shd w:val="clear" w:color="auto" w:fill="FFFFFF"/>
        </w:rPr>
        <w:t>Sensitivity (</w:t>
      </w:r>
      <w:r w:rsidR="00D36539" w:rsidRPr="00D36539">
        <w:rPr>
          <w:rFonts w:eastAsia="Times New Roman"/>
          <w:color w:val="000000"/>
          <w:shd w:val="clear" w:color="auto" w:fill="FFFFFF"/>
        </w:rPr>
        <w:t>true-positive rate</w:t>
      </w:r>
      <w:r w:rsidR="00D36539">
        <w:rPr>
          <w:rFonts w:eastAsia="Times New Roman"/>
          <w:color w:val="000000"/>
          <w:shd w:val="clear" w:color="auto" w:fill="FFFFFF"/>
        </w:rPr>
        <w:t>)</w:t>
      </w:r>
      <w:r w:rsidR="00FE7F8F">
        <w:rPr>
          <w:rFonts w:eastAsia="Times New Roman"/>
          <w:color w:val="000000"/>
          <w:shd w:val="clear" w:color="auto" w:fill="FFFFFF"/>
        </w:rPr>
        <w:t xml:space="preserve"> and</w:t>
      </w:r>
      <w:r w:rsidR="00D36539">
        <w:rPr>
          <w:rFonts w:eastAsia="Times New Roman"/>
          <w:color w:val="000000"/>
          <w:shd w:val="clear" w:color="auto" w:fill="FFFFFF"/>
        </w:rPr>
        <w:t xml:space="preserve"> </w:t>
      </w:r>
      <w:r w:rsidR="00D36539" w:rsidRPr="00D36539">
        <w:rPr>
          <w:rFonts w:eastAsia="Times New Roman"/>
          <w:color w:val="000000"/>
          <w:shd w:val="clear" w:color="auto" w:fill="FFFFFF"/>
        </w:rPr>
        <w:t>specificity</w:t>
      </w:r>
      <w:r w:rsidR="00D36539">
        <w:rPr>
          <w:rFonts w:eastAsia="Times New Roman"/>
          <w:color w:val="000000"/>
          <w:shd w:val="clear" w:color="auto" w:fill="FFFFFF"/>
        </w:rPr>
        <w:t xml:space="preserve"> (</w:t>
      </w:r>
      <w:r w:rsidR="00D36539" w:rsidRPr="00D36539">
        <w:rPr>
          <w:rFonts w:eastAsia="Times New Roman"/>
          <w:color w:val="000000"/>
          <w:shd w:val="clear" w:color="auto" w:fill="FFFFFF"/>
        </w:rPr>
        <w:t>true-negative rate</w:t>
      </w:r>
      <w:r w:rsidR="00D36539">
        <w:rPr>
          <w:rFonts w:eastAsia="Times New Roman"/>
          <w:color w:val="000000"/>
          <w:shd w:val="clear" w:color="auto" w:fill="FFFFFF"/>
        </w:rPr>
        <w:t xml:space="preserve">) </w:t>
      </w:r>
      <w:r w:rsidR="00D36539" w:rsidRPr="00D36539">
        <w:rPr>
          <w:rFonts w:eastAsia="Times New Roman"/>
          <w:color w:val="000000"/>
          <w:shd w:val="clear" w:color="auto" w:fill="FFFFFF"/>
        </w:rPr>
        <w:t>were calculated</w:t>
      </w:r>
      <w:r w:rsidR="00B11768" w:rsidRPr="00D36539">
        <w:rPr>
          <w:rFonts w:eastAsia="Times New Roman"/>
          <w:color w:val="000000"/>
          <w:shd w:val="clear" w:color="auto" w:fill="FFFFFF"/>
        </w:rPr>
        <w:t xml:space="preserve"> for each method.</w:t>
      </w:r>
    </w:p>
    <w:p w14:paraId="351271B2" w14:textId="77777777" w:rsidR="00D36539" w:rsidRDefault="00D36539" w:rsidP="00D36539">
      <w:pPr>
        <w:rPr>
          <w:rFonts w:ascii="Open Sans" w:eastAsia="Times New Roman" w:hAnsi="Open Sans"/>
          <w:color w:val="333333"/>
          <w:sz w:val="27"/>
          <w:szCs w:val="27"/>
          <w:shd w:val="clear" w:color="auto" w:fill="FFFFFF"/>
        </w:rPr>
      </w:pPr>
    </w:p>
    <w:p w14:paraId="310558C5" w14:textId="592CD4D1" w:rsidR="00F254A0" w:rsidRPr="00B11768" w:rsidRDefault="00F254A0" w:rsidP="00F254A0">
      <w:pPr>
        <w:rPr>
          <w:i/>
        </w:rPr>
      </w:pPr>
      <w:r w:rsidRPr="00FB33ED">
        <w:rPr>
          <w:i/>
        </w:rPr>
        <w:t xml:space="preserve">Gene </w:t>
      </w:r>
      <w:r>
        <w:rPr>
          <w:i/>
        </w:rPr>
        <w:t>co-</w:t>
      </w:r>
      <w:r w:rsidRPr="00FB33ED">
        <w:rPr>
          <w:i/>
        </w:rPr>
        <w:t>expression analysis</w:t>
      </w:r>
    </w:p>
    <w:p w14:paraId="4B16F235" w14:textId="11AB4D62" w:rsidR="00173B47" w:rsidRDefault="00A431C6" w:rsidP="00883FC9">
      <w:pPr>
        <w:rPr>
          <w:rFonts w:eastAsia="Arial Unicode MS"/>
        </w:rPr>
      </w:pPr>
      <w:r>
        <w:rPr>
          <w:rFonts w:eastAsia="Arial Unicode MS"/>
          <w:color w:val="0E0E0E"/>
        </w:rPr>
        <w:t>For data transformation</w:t>
      </w:r>
      <w:r w:rsidR="00B11768">
        <w:rPr>
          <w:rFonts w:eastAsia="Arial Unicode MS"/>
          <w:color w:val="0E0E0E"/>
        </w:rPr>
        <w:t xml:space="preserve">, </w:t>
      </w:r>
      <w:proofErr w:type="spellStart"/>
      <w:r w:rsidR="00B11768" w:rsidRPr="00FB33ED">
        <w:rPr>
          <w:rFonts w:eastAsia="Arial Unicode MS"/>
          <w:color w:val="0E0E0E"/>
        </w:rPr>
        <w:t>RPKM</w:t>
      </w:r>
      <w:proofErr w:type="spellEnd"/>
      <w:r w:rsidR="00B11768" w:rsidRPr="00FB33ED">
        <w:rPr>
          <w:rFonts w:eastAsia="Arial Unicode MS"/>
          <w:color w:val="0E0E0E"/>
        </w:rPr>
        <w:t xml:space="preserve"> </w:t>
      </w:r>
      <w:r>
        <w:rPr>
          <w:rFonts w:eastAsia="Arial Unicode MS"/>
          <w:color w:val="0E0E0E"/>
        </w:rPr>
        <w:t>followed by log2 transformation were performed</w:t>
      </w:r>
      <w:r w:rsidR="00B11768" w:rsidRPr="00FB33ED">
        <w:rPr>
          <w:rFonts w:eastAsia="Arial Unicode MS"/>
          <w:color w:val="0E0E0E"/>
        </w:rPr>
        <w:t xml:space="preserve"> with local R script, and regularized logarithm </w:t>
      </w:r>
      <w:proofErr w:type="spellStart"/>
      <w:r w:rsidR="00B11768" w:rsidRPr="00FB33ED">
        <w:rPr>
          <w:rFonts w:eastAsia="Arial Unicode MS"/>
          <w:i/>
          <w:color w:val="0E0E0E"/>
        </w:rPr>
        <w:t>rlog</w:t>
      </w:r>
      <w:proofErr w:type="spellEnd"/>
      <w:r w:rsidR="00B11768" w:rsidRPr="00FB33ED">
        <w:rPr>
          <w:rFonts w:eastAsia="Arial Unicode MS"/>
          <w:color w:val="0E0E0E"/>
        </w:rPr>
        <w:t xml:space="preserve"> transformation were conducted with R package DESeq2 </w:t>
      </w:r>
      <w:r w:rsidR="00B11768" w:rsidRPr="00FB33ED">
        <w:rPr>
          <w:rFonts w:eastAsia="Arial Unicode MS"/>
          <w:color w:val="0E0E0E"/>
        </w:rPr>
        <w:fldChar w:fldCharType="begin"/>
      </w:r>
      <w:r w:rsidR="00B11768">
        <w:rPr>
          <w:rFonts w:eastAsia="Arial Unicode MS"/>
          <w:color w:val="0E0E0E"/>
        </w:rPr>
        <w:instrText xml:space="preserve"> ADDIN EN.CITE &lt;EndNote&gt;&lt;Cite&gt;&lt;Author&gt;Love&lt;/Author&gt;&lt;Year&gt;2014&lt;/Year&gt;&lt;RecNum&gt;489&lt;/RecNum&gt;&lt;DisplayText&gt;(Love et al. 2014)&lt;/DisplayText&gt;&lt;record&gt;&lt;rec-number&gt;489&lt;/rec-number&gt;&lt;foreign-keys&gt;&lt;key app="EN" db-id="ttzp25wzu0ap5levtp5pperyxswewpzr2afx" timestamp="1438188722"&gt;48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ogy&lt;/full-title&gt;&lt;abbr-1&gt;Genome Biol&lt;/abbr-1&gt;&lt;/periodical&gt;&lt;alt-periodical&gt;&lt;full-title&gt;Genome biology&lt;/full-title&gt;&lt;abbr-1&gt;Genome Biol&lt;/abbr-1&gt;&lt;/a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B11768" w:rsidRPr="00FB33ED">
        <w:rPr>
          <w:rFonts w:eastAsia="Arial Unicode MS"/>
          <w:color w:val="0E0E0E"/>
        </w:rPr>
        <w:fldChar w:fldCharType="separate"/>
      </w:r>
      <w:r w:rsidR="00B11768" w:rsidRPr="00FB33ED">
        <w:rPr>
          <w:rFonts w:eastAsia="Arial Unicode MS"/>
          <w:noProof/>
          <w:color w:val="0E0E0E"/>
        </w:rPr>
        <w:t>(Love et al. 2014)</w:t>
      </w:r>
      <w:r w:rsidR="00B11768" w:rsidRPr="00FB33ED">
        <w:rPr>
          <w:rFonts w:eastAsia="Arial Unicode MS"/>
          <w:color w:val="0E0E0E"/>
        </w:rPr>
        <w:fldChar w:fldCharType="end"/>
      </w:r>
      <w:r w:rsidR="00B11768">
        <w:rPr>
          <w:rFonts w:eastAsia="Arial Unicode MS"/>
          <w:color w:val="0E0E0E"/>
        </w:rPr>
        <w:t>.</w:t>
      </w:r>
      <w:r>
        <w:rPr>
          <w:rFonts w:eastAsia="Arial Unicode MS"/>
          <w:color w:val="0E0E0E"/>
        </w:rPr>
        <w:t xml:space="preserve"> Based on transformed expression profiles, </w:t>
      </w:r>
      <w:r w:rsidR="00D25DDC" w:rsidRPr="00295EA2">
        <w:rPr>
          <w:rFonts w:eastAsia="Arial Unicode MS"/>
        </w:rPr>
        <w:t>Pearson correlation coefficient was calculated for each pair of genes, and Fisher’s z-test was used to identify significant differential correlations</w:t>
      </w:r>
      <w:r w:rsidR="000D4C0B">
        <w:rPr>
          <w:rFonts w:eastAsia="Arial Unicode MS"/>
        </w:rPr>
        <w:t xml:space="preserve"> (DC)</w:t>
      </w:r>
      <w:r w:rsidR="00D25DDC" w:rsidRPr="00295EA2">
        <w:rPr>
          <w:rFonts w:eastAsia="Arial Unicode MS"/>
        </w:rPr>
        <w:t xml:space="preserve"> with </w:t>
      </w:r>
      <w:r w:rsidR="00A14A90" w:rsidRPr="00A14A90">
        <w:rPr>
          <w:rFonts w:eastAsia="Arial Unicode MS"/>
          <w:i/>
        </w:rPr>
        <w:t>P</w:t>
      </w:r>
      <w:r w:rsidR="00D25DDC">
        <w:rPr>
          <w:rFonts w:eastAsia="Arial Unicode MS"/>
        </w:rPr>
        <w:t xml:space="preserve"> </w:t>
      </w:r>
      <w:r w:rsidR="00D25DDC" w:rsidRPr="00295EA2">
        <w:rPr>
          <w:rFonts w:eastAsia="Arial Unicode MS"/>
        </w:rPr>
        <w:t xml:space="preserve">&lt; 0.05. </w:t>
      </w:r>
      <w:r w:rsidR="000D4C0B">
        <w:rPr>
          <w:rFonts w:eastAsia="Arial Unicode MS"/>
        </w:rPr>
        <w:t>DC g</w:t>
      </w:r>
      <w:r w:rsidR="00971477">
        <w:rPr>
          <w:rFonts w:eastAsia="Arial Unicode MS"/>
        </w:rPr>
        <w:t>ene pairs were</w:t>
      </w:r>
      <w:r w:rsidR="00971477" w:rsidRPr="00971477">
        <w:rPr>
          <w:rFonts w:eastAsia="Arial Unicode MS"/>
        </w:rPr>
        <w:t xml:space="preserve"> classified as having gain of correlation (</w:t>
      </w:r>
      <w:proofErr w:type="spellStart"/>
      <w:r w:rsidR="00971477" w:rsidRPr="00971477">
        <w:rPr>
          <w:rFonts w:eastAsia="Arial Unicode MS"/>
        </w:rPr>
        <w:t>GOC</w:t>
      </w:r>
      <w:proofErr w:type="spellEnd"/>
      <w:r w:rsidR="00971477" w:rsidRPr="00971477">
        <w:rPr>
          <w:rFonts w:eastAsia="Arial Unicode MS"/>
        </w:rPr>
        <w:t xml:space="preserve">) or loss of correlation (LOC) </w:t>
      </w:r>
      <w:r w:rsidR="00971477">
        <w:rPr>
          <w:rFonts w:eastAsia="Arial Unicode MS"/>
        </w:rPr>
        <w:t xml:space="preserve">against the </w:t>
      </w:r>
      <w:r w:rsidR="00C15C84">
        <w:rPr>
          <w:rFonts w:eastAsia="Arial Unicode MS"/>
        </w:rPr>
        <w:t>reference condition</w:t>
      </w:r>
      <w:r w:rsidR="00971477" w:rsidRPr="00971477">
        <w:rPr>
          <w:rFonts w:eastAsia="Arial Unicode MS"/>
        </w:rPr>
        <w:t>.</w:t>
      </w:r>
      <w:r w:rsidR="000D4C0B">
        <w:rPr>
          <w:rFonts w:eastAsia="Arial Unicode MS"/>
        </w:rPr>
        <w:t xml:space="preserve"> </w:t>
      </w:r>
      <w:r w:rsidR="004142A2">
        <w:rPr>
          <w:rFonts w:eastAsia="Arial Unicode MS"/>
        </w:rPr>
        <w:t xml:space="preserve">Briefly, based on a threshold of </w:t>
      </w:r>
      <w:r w:rsidR="004142A2" w:rsidRPr="004142A2">
        <w:rPr>
          <w:rFonts w:eastAsia="Arial Unicode MS"/>
          <w:i/>
        </w:rPr>
        <w:t>P</w:t>
      </w:r>
      <w:r w:rsidR="004142A2">
        <w:rPr>
          <w:rFonts w:eastAsia="Arial Unicode MS"/>
          <w:i/>
        </w:rPr>
        <w:t xml:space="preserve"> </w:t>
      </w:r>
      <w:r w:rsidR="004142A2">
        <w:rPr>
          <w:rFonts w:eastAsia="Arial Unicode MS"/>
        </w:rPr>
        <w:t>&lt; 0.05</w:t>
      </w:r>
      <w:r w:rsidR="00BA3DE4" w:rsidRPr="00BA3DE4">
        <w:rPr>
          <w:rFonts w:eastAsia="Arial Unicode MS"/>
        </w:rPr>
        <w:t xml:space="preserve"> for correlation significance and the sign of correlation in each condi</w:t>
      </w:r>
      <w:r w:rsidR="004142A2">
        <w:rPr>
          <w:rFonts w:eastAsia="Arial Unicode MS"/>
        </w:rPr>
        <w:t>tion</w:t>
      </w:r>
      <w:r w:rsidR="00BA3DE4" w:rsidRPr="00BA3DE4">
        <w:rPr>
          <w:rFonts w:eastAsia="Arial Unicode MS"/>
        </w:rPr>
        <w:t>, gene-gene correlations in each condition can be categorized into 3 classes, i.e. significant positive correlation</w:t>
      </w:r>
      <w:r w:rsidR="004142A2">
        <w:rPr>
          <w:rFonts w:eastAsia="Arial Unicode MS"/>
        </w:rPr>
        <w:t xml:space="preserve"> (+)</w:t>
      </w:r>
      <w:r w:rsidR="00BA3DE4" w:rsidRPr="00BA3DE4">
        <w:rPr>
          <w:rFonts w:eastAsia="Arial Unicode MS"/>
        </w:rPr>
        <w:t>, no significant correlation</w:t>
      </w:r>
      <w:r w:rsidR="004142A2">
        <w:rPr>
          <w:rFonts w:eastAsia="Arial Unicode MS"/>
        </w:rPr>
        <w:t xml:space="preserve"> (</w:t>
      </w:r>
      <w:r w:rsidR="007F2A50">
        <w:rPr>
          <w:rFonts w:eastAsia="Arial Unicode MS"/>
        </w:rPr>
        <w:t>0</w:t>
      </w:r>
      <w:r w:rsidR="004142A2">
        <w:rPr>
          <w:rFonts w:eastAsia="Arial Unicode MS"/>
        </w:rPr>
        <w:t>)</w:t>
      </w:r>
      <w:r w:rsidR="00BA3DE4" w:rsidRPr="00BA3DE4">
        <w:rPr>
          <w:rFonts w:eastAsia="Arial Unicode MS"/>
        </w:rPr>
        <w:t>, and significant negative correlation</w:t>
      </w:r>
      <w:r w:rsidR="004142A2">
        <w:rPr>
          <w:rFonts w:eastAsia="Arial Unicode MS"/>
        </w:rPr>
        <w:t xml:space="preserve"> (</w:t>
      </w:r>
      <w:r w:rsidR="007F2A50">
        <w:rPr>
          <w:rFonts w:eastAsia="Arial Unicode MS"/>
        </w:rPr>
        <w:t>-</w:t>
      </w:r>
      <w:r w:rsidR="004142A2">
        <w:rPr>
          <w:rFonts w:eastAsia="Arial Unicode MS"/>
        </w:rPr>
        <w:t>); thus,</w:t>
      </w:r>
      <w:r w:rsidR="00BA3DE4" w:rsidRPr="00BA3DE4">
        <w:rPr>
          <w:rFonts w:eastAsia="Arial Unicode MS"/>
        </w:rPr>
        <w:t xml:space="preserve"> </w:t>
      </w:r>
      <w:r w:rsidR="004142A2">
        <w:rPr>
          <w:rFonts w:eastAsia="Arial Unicode MS"/>
        </w:rPr>
        <w:t xml:space="preserve">a total of </w:t>
      </w:r>
      <w:r w:rsidR="00C15C84">
        <w:rPr>
          <w:rFonts w:eastAsia="Arial Unicode MS"/>
        </w:rPr>
        <w:t>9 classes</w:t>
      </w:r>
      <w:r w:rsidR="004142A2">
        <w:rPr>
          <w:rFonts w:eastAsia="Arial Unicode MS"/>
        </w:rPr>
        <w:t xml:space="preserve"> can be inferred between two conditions. For example, class 0/+ indicates </w:t>
      </w:r>
      <w:proofErr w:type="spellStart"/>
      <w:r w:rsidR="004142A2">
        <w:rPr>
          <w:rFonts w:eastAsia="Arial Unicode MS"/>
        </w:rPr>
        <w:t>GOC</w:t>
      </w:r>
      <w:proofErr w:type="spellEnd"/>
      <w:r w:rsidR="004142A2">
        <w:rPr>
          <w:rFonts w:eastAsia="Arial Unicode MS"/>
        </w:rPr>
        <w:t xml:space="preserve"> from a not significant correlation (0) to a significant positive correlation (+)</w:t>
      </w:r>
      <w:r w:rsidR="00C15C84">
        <w:rPr>
          <w:rFonts w:eastAsia="Arial Unicode MS"/>
        </w:rPr>
        <w:t>, and class +/- indicates LOC from a positive correlation to a negative correlation</w:t>
      </w:r>
      <w:r w:rsidR="004142A2">
        <w:rPr>
          <w:rFonts w:eastAsia="Arial Unicode MS"/>
        </w:rPr>
        <w:t xml:space="preserve">. </w:t>
      </w:r>
      <w:r w:rsidR="000D4C0B">
        <w:rPr>
          <w:rFonts w:eastAsia="Arial Unicode MS"/>
        </w:rPr>
        <w:t xml:space="preserve">Identification and classification of DC genes pairs were performed </w:t>
      </w:r>
      <w:r w:rsidR="00A14A90" w:rsidRPr="00295EA2">
        <w:rPr>
          <w:rFonts w:eastAsia="Arial Unicode MS"/>
        </w:rPr>
        <w:t>using the R package</w:t>
      </w:r>
      <w:r w:rsidR="00A14A90">
        <w:rPr>
          <w:rFonts w:eastAsia="Arial Unicode MS"/>
        </w:rPr>
        <w:t xml:space="preserve"> </w:t>
      </w:r>
      <w:proofErr w:type="spellStart"/>
      <w:r w:rsidR="00A14A90">
        <w:rPr>
          <w:rFonts w:eastAsia="Arial Unicode MS"/>
        </w:rPr>
        <w:t>DGCA</w:t>
      </w:r>
      <w:proofErr w:type="spellEnd"/>
      <w:r w:rsidR="00A14A90">
        <w:rPr>
          <w:rFonts w:eastAsia="Arial Unicode MS"/>
        </w:rPr>
        <w:t xml:space="preserve"> </w:t>
      </w:r>
      <w:r w:rsidR="00A14A90">
        <w:rPr>
          <w:rFonts w:eastAsia="Arial Unicode MS"/>
        </w:rPr>
        <w:fldChar w:fldCharType="begin">
          <w:fldData xml:space="preserve">PEVuZE5vdGU+PENpdGU+PEF1dGhvcj5NY0tlbnppZTwvQXV0aG9yPjxZZWFyPjIwMTY8L1llYXI+
PFJlY051bT41OTE8L1JlY051bT48RGlzcGxheVRleHQ+KE1jS2VuemllIGV0IGFsLiAyMDE2KTwv
RGlzcGxheVRleHQ+PHJlY29yZD48cmVjLW51bWJlcj41OTE8L3JlYy1udW1iZXI+PGZvcmVpZ24t
a2V5cz48a2V5IGFwcD0iRU4iIGRiLWlkPSJ0dHpwMjV3enUwYXA1bGV2dHA1cHBlcnl4c3dld3B6
cjJhZngiIHRpbWVzdGFtcD0iMTQ5MzY3NTg2NiI+NTkxPC9rZXk+PC9mb3JlaWduLWtleXM+PHJl
Zi10eXBlIG5hbWU9IkpvdXJuYWwgQXJ0aWNsZSI+MTc8L3JlZi10eXBlPjxjb250cmlidXRvcnM+
PGF1dGhvcnM+PGF1dGhvcj5NY0tlbnppZSwgQS4gVC48L2F1dGhvcj48YXV0aG9yPkthdHN5diwg
SS48L2F1dGhvcj48YXV0aG9yPlNvbmcsIFcuIE0uPC9hdXRob3I+PGF1dGhvcj5XYW5nLCBNLjwv
YXV0aG9yPjxhdXRob3I+WmhhbmcsIEIuPC9hdXRob3I+PC9hdXRob3JzPjwvY29udHJpYnV0b3Jz
PjxhdXRoLWFkZHJlc3M+RGVwYXJ0bWVudCBvZiBHZW5ldGljcyBhbmQgR2Vub21pYyBTY2llbmNl
cywgSWNhaG4gU2Nob29sIG9mIE1lZGljaW5lIGF0IE1vdW50IFNpbmFpLCBPbmUgR3VzdGF2ZSBM
LiBMZXZ5IFBsYWNlLCBOZXcgWW9yaywgTlksIDEwMDI5LCBVU0EuJiN4RDtJY2FobiBJbnN0aXR1
dGUgb2YgR2Vub21pY3MgYW5kIE11bHRpc2NhbGUgQmlvbG9neSwgSWNhaG4gU2Nob29sIG9mIE1l
ZGljaW5lIGF0IE1vdW50IFNpbmFpLCBPbmUgR3VzdGF2ZSBMLiBMZXZ5IFBsYWNlLCBOZXcgWW9y
aywgTlksIDEwMDI5LCBVU0EuJiN4RDtNZWRpY2FsIFNjaWVudGlzdCBUcmFpbmluZyBQcm9ncmFt
LCBJY2FobiBTY2hvb2wgb2YgTWVkaWNpbmUgYXQgTW91bnQgU2luYWksIE9uZSBHdXN0YXZlIEwu
IExldnkgUGxhY2UsIE5ldyBZb3JrLCBOWSwgMTAwMjksIFVTQS4mI3hEO0RlcGFydG1lbnQgb2Yg
R2VuZXRpY3MgYW5kIEdlbm9taWMgU2NpZW5jZXMsIEljYWhuIFNjaG9vbCBvZiBNZWRpY2luZSBh
dCBNb3VudCBTaW5haSwgT25lIEd1c3RhdmUgTC4gTGV2eSBQbGFjZSwgTmV3IFlvcmssIE5ZLCAx
MDAyOSwgVVNBLiBiaW4uemhhbmdAbXNzbS5lZHUuJiN4RDtJY2FobiBJbnN0aXR1dGUgb2YgR2Vu
b21pY3MgYW5kIE11bHRpc2NhbGUgQmlvbG9neSwgSWNhaG4gU2Nob29sIG9mIE1lZGljaW5lIGF0
IE1vdW50IFNpbmFpLCBPbmUgR3VzdGF2ZSBMLiBMZXZ5IFBsYWNlLCBOZXcgWW9yaywgTlksIDEw
MDI5LCBVU0EuIGJpbi56aGFuZ0Btc3NtLmVkdS4mI3hEO0RlcGFydG1lbnQgb2YgR2VuZXRpY3Mg
JmFtcDsgR2Vub21pYyBTY2llbmNlcywgSWNhaG4gU2Nob29sIG9mIE1lZGljaW5lIGF0IE1vdW50
IFNpbmFpLCAxNDcwIE1hZGlzb24gQXZlbnVlLCBSb29tIFM4LTExMSwgTmV3IFlvcmssIE5ZLCAx
MDAyOSwgVVNBLiBiaW4uemhhbmdAbXNzbS5lZHUuPC9hdXRoLWFkZHJlc3M+PHRpdGxlcz48dGl0
bGU+REdDQTogQSBjb21wcmVoZW5zaXZlIFIgcGFja2FnZSBmb3IgZGlmZmVyZW50aWFsIGdlbmUg
Y29ycmVsYXRpb24gYW5hbHlzaXM8L3RpdGxlPjxzZWNvbmRhcnktdGl0bGU+Qk1DIFN5c3QgQmlv
bDwvc2Vjb25kYXJ5LXRpdGxlPjwvdGl0bGVzPjxwZXJpb2RpY2FsPjxmdWxsLXRpdGxlPkJNQyBT
eXN0IEJpb2w8L2Z1bGwtdGl0bGU+PGFiYnItMT5CTUMgc3lzdGVtcyBiaW9sb2d5PC9hYmJyLTE+
PC9wZXJpb2RpY2FsPjxwYWdlcz4xMDY8L3BhZ2VzPjx2b2x1bWU+MTA8L3ZvbHVtZT48bnVtYmVy
PjE8L251bWJlcj48a2V5d29yZHM+PGtleXdvcmQ+QnJlYXN0IGNhbmNlcjwva2V5d29yZD48a2V5
d29yZD5EaWZmZXJlbnRpYWwgY29leHByZXNzaW9uPC9rZXl3b3JkPjxrZXl3b3JkPkRpZmZlcmVu
dGlhbCBjb3JyZWxhdGlvbjwva2V5d29yZD48a2V5d29yZD5NdWx0aXNjYWxlIGNsdXN0ZXJpbmcg
YW5hbHlzaXM8L2tleXdvcmQ+PGtleXdvcmQ+UiBwYWNrYWdlPC9rZXl3b3JkPjxrZXl3b3JkPlJO
QS1TZXE8L2tleXdvcmQ+PGtleXdvcmQ+VHA1Mzwva2V5d29yZD48a2V5d29yZD5UcmlwbGUgbmVn
YXRpdmUgYnJlYXN0IGNhbmNlcjwva2V5d29yZD48L2tleXdvcmRzPjxkYXRlcz48eWVhcj4yMDE2
PC95ZWFyPjxwdWItZGF0ZXM+PGRhdGU+Tm92IDE1PC9kYXRlPjwvcHViLWRhdGVzPjwvZGF0ZXM+
PGlzYm4+MTc1Mi0wNTA5IChFbGVjdHJvbmljKSYjeEQ7MTc1Mi0wNTA5IChMaW5raW5nKTwvaXNi
bj48YWNjZXNzaW9uLW51bT4yNzg0Njg1MzwvYWNjZXNzaW9uLW51bT48dXJscz48cmVsYXRlZC11
cmxzPjx1cmw+aHR0cHM6Ly93d3cubmNiaS5ubG0ubmloLmdvdi9wdWJtZWQvMjc4NDY4NTM8L3Vy
bD48L3JlbGF0ZWQtdXJscz48L3VybHM+PGN1c3RvbTI+UE1DNTExMTI3NzwvY3VzdG9tMj48ZWxl
Y3Ryb25pYy1yZXNvdXJjZS1udW0+MTAuMTE4Ni9zMTI5MTgtMDE2LTAzNDktMTwvZWxlY3Ryb25p
Yy1yZXNvdXJjZS1udW0+PC9yZWNvcmQ+PC9DaXRlPjwvRW5kTm90ZT5=
</w:fldData>
        </w:fldChar>
      </w:r>
      <w:r w:rsidR="00A14A90">
        <w:rPr>
          <w:rFonts w:eastAsia="Arial Unicode MS"/>
        </w:rPr>
        <w:instrText xml:space="preserve"> ADDIN EN.CITE </w:instrText>
      </w:r>
      <w:r w:rsidR="00A14A90">
        <w:rPr>
          <w:rFonts w:eastAsia="Arial Unicode MS"/>
        </w:rPr>
        <w:fldChar w:fldCharType="begin">
          <w:fldData xml:space="preserve">PEVuZE5vdGU+PENpdGU+PEF1dGhvcj5NY0tlbnppZTwvQXV0aG9yPjxZZWFyPjIwMTY8L1llYXI+
PFJlY051bT41OTE8L1JlY051bT48RGlzcGxheVRleHQ+KE1jS2VuemllIGV0IGFsLiAyMDE2KTwv
RGlzcGxheVRleHQ+PHJlY29yZD48cmVjLW51bWJlcj41OTE8L3JlYy1udW1iZXI+PGZvcmVpZ24t
a2V5cz48a2V5IGFwcD0iRU4iIGRiLWlkPSJ0dHpwMjV3enUwYXA1bGV2dHA1cHBlcnl4c3dld3B6
cjJhZngiIHRpbWVzdGFtcD0iMTQ5MzY3NTg2NiI+NTkxPC9rZXk+PC9mb3JlaWduLWtleXM+PHJl
Zi10eXBlIG5hbWU9IkpvdXJuYWwgQXJ0aWNsZSI+MTc8L3JlZi10eXBlPjxjb250cmlidXRvcnM+
PGF1dGhvcnM+PGF1dGhvcj5NY0tlbnppZSwgQS4gVC48L2F1dGhvcj48YXV0aG9yPkthdHN5diwg
SS48L2F1dGhvcj48YXV0aG9yPlNvbmcsIFcuIE0uPC9hdXRob3I+PGF1dGhvcj5XYW5nLCBNLjwv
YXV0aG9yPjxhdXRob3I+WmhhbmcsIEIuPC9hdXRob3I+PC9hdXRob3JzPjwvY29udHJpYnV0b3Jz
PjxhdXRoLWFkZHJlc3M+RGVwYXJ0bWVudCBvZiBHZW5ldGljcyBhbmQgR2Vub21pYyBTY2llbmNl
cywgSWNhaG4gU2Nob29sIG9mIE1lZGljaW5lIGF0IE1vdW50IFNpbmFpLCBPbmUgR3VzdGF2ZSBM
LiBMZXZ5IFBsYWNlLCBOZXcgWW9yaywgTlksIDEwMDI5LCBVU0EuJiN4RDtJY2FobiBJbnN0aXR1
dGUgb2YgR2Vub21pY3MgYW5kIE11bHRpc2NhbGUgQmlvbG9neSwgSWNhaG4gU2Nob29sIG9mIE1l
ZGljaW5lIGF0IE1vdW50IFNpbmFpLCBPbmUgR3VzdGF2ZSBMLiBMZXZ5IFBsYWNlLCBOZXcgWW9y
aywgTlksIDEwMDI5LCBVU0EuJiN4RDtNZWRpY2FsIFNjaWVudGlzdCBUcmFpbmluZyBQcm9ncmFt
LCBJY2FobiBTY2hvb2wgb2YgTWVkaWNpbmUgYXQgTW91bnQgU2luYWksIE9uZSBHdXN0YXZlIEwu
IExldnkgUGxhY2UsIE5ldyBZb3JrLCBOWSwgMTAwMjksIFVTQS4mI3hEO0RlcGFydG1lbnQgb2Yg
R2VuZXRpY3MgYW5kIEdlbm9taWMgU2NpZW5jZXMsIEljYWhuIFNjaG9vbCBvZiBNZWRpY2luZSBh
dCBNb3VudCBTaW5haSwgT25lIEd1c3RhdmUgTC4gTGV2eSBQbGFjZSwgTmV3IFlvcmssIE5ZLCAx
MDAyOSwgVVNBLiBiaW4uemhhbmdAbXNzbS5lZHUuJiN4RDtJY2FobiBJbnN0aXR1dGUgb2YgR2Vu
b21pY3MgYW5kIE11bHRpc2NhbGUgQmlvbG9neSwgSWNhaG4gU2Nob29sIG9mIE1lZGljaW5lIGF0
IE1vdW50IFNpbmFpLCBPbmUgR3VzdGF2ZSBMLiBMZXZ5IFBsYWNlLCBOZXcgWW9yaywgTlksIDEw
MDI5LCBVU0EuIGJpbi56aGFuZ0Btc3NtLmVkdS4mI3hEO0RlcGFydG1lbnQgb2YgR2VuZXRpY3Mg
JmFtcDsgR2Vub21pYyBTY2llbmNlcywgSWNhaG4gU2Nob29sIG9mIE1lZGljaW5lIGF0IE1vdW50
IFNpbmFpLCAxNDcwIE1hZGlzb24gQXZlbnVlLCBSb29tIFM4LTExMSwgTmV3IFlvcmssIE5ZLCAx
MDAyOSwgVVNBLiBiaW4uemhhbmdAbXNzbS5lZHUuPC9hdXRoLWFkZHJlc3M+PHRpdGxlcz48dGl0
bGU+REdDQTogQSBjb21wcmVoZW5zaXZlIFIgcGFja2FnZSBmb3IgZGlmZmVyZW50aWFsIGdlbmUg
Y29ycmVsYXRpb24gYW5hbHlzaXM8L3RpdGxlPjxzZWNvbmRhcnktdGl0bGU+Qk1DIFN5c3QgQmlv
bDwvc2Vjb25kYXJ5LXRpdGxlPjwvdGl0bGVzPjxwZXJpb2RpY2FsPjxmdWxsLXRpdGxlPkJNQyBT
eXN0IEJpb2w8L2Z1bGwtdGl0bGU+PGFiYnItMT5CTUMgc3lzdGVtcyBiaW9sb2d5PC9hYmJyLTE+
PC9wZXJpb2RpY2FsPjxwYWdlcz4xMDY8L3BhZ2VzPjx2b2x1bWU+MTA8L3ZvbHVtZT48bnVtYmVy
PjE8L251bWJlcj48a2V5d29yZHM+PGtleXdvcmQ+QnJlYXN0IGNhbmNlcjwva2V5d29yZD48a2V5
d29yZD5EaWZmZXJlbnRpYWwgY29leHByZXNzaW9uPC9rZXl3b3JkPjxrZXl3b3JkPkRpZmZlcmVu
dGlhbCBjb3JyZWxhdGlvbjwva2V5d29yZD48a2V5d29yZD5NdWx0aXNjYWxlIGNsdXN0ZXJpbmcg
YW5hbHlzaXM8L2tleXdvcmQ+PGtleXdvcmQ+UiBwYWNrYWdlPC9rZXl3b3JkPjxrZXl3b3JkPlJO
QS1TZXE8L2tleXdvcmQ+PGtleXdvcmQ+VHA1Mzwva2V5d29yZD48a2V5d29yZD5UcmlwbGUgbmVn
YXRpdmUgYnJlYXN0IGNhbmNlcjwva2V5d29yZD48L2tleXdvcmRzPjxkYXRlcz48eWVhcj4yMDE2
PC95ZWFyPjxwdWItZGF0ZXM+PGRhdGU+Tm92IDE1PC9kYXRlPjwvcHViLWRhdGVzPjwvZGF0ZXM+
PGlzYm4+MTc1Mi0wNTA5IChFbGVjdHJvbmljKSYjeEQ7MTc1Mi0wNTA5IChMaW5raW5nKTwvaXNi
bj48YWNjZXNzaW9uLW51bT4yNzg0Njg1MzwvYWNjZXNzaW9uLW51bT48dXJscz48cmVsYXRlZC11
cmxzPjx1cmw+aHR0cHM6Ly93d3cubmNiaS5ubG0ubmloLmdvdi9wdWJtZWQvMjc4NDY4NTM8L3Vy
bD48L3JlbGF0ZWQtdXJscz48L3VybHM+PGN1c3RvbTI+UE1DNTExMTI3NzwvY3VzdG9tMj48ZWxl
Y3Ryb25pYy1yZXNvdXJjZS1udW0+MTAuMTE4Ni9zMTI5MTgtMDE2LTAzNDktMTwvZWxlY3Ryb25p
Yy1yZXNvdXJjZS1udW0+PC9yZWNvcmQ+PC9DaXRlPjwvRW5kTm90ZT5=
</w:fldData>
        </w:fldChar>
      </w:r>
      <w:r w:rsidR="00A14A90">
        <w:rPr>
          <w:rFonts w:eastAsia="Arial Unicode MS"/>
        </w:rPr>
        <w:instrText xml:space="preserve"> ADDIN EN.CITE.DATA </w:instrText>
      </w:r>
      <w:r w:rsidR="00A14A90">
        <w:rPr>
          <w:rFonts w:eastAsia="Arial Unicode MS"/>
        </w:rPr>
      </w:r>
      <w:r w:rsidR="00A14A90">
        <w:rPr>
          <w:rFonts w:eastAsia="Arial Unicode MS"/>
        </w:rPr>
        <w:fldChar w:fldCharType="end"/>
      </w:r>
      <w:r w:rsidR="00A14A90">
        <w:rPr>
          <w:rFonts w:eastAsia="Arial Unicode MS"/>
        </w:rPr>
      </w:r>
      <w:r w:rsidR="00A14A90">
        <w:rPr>
          <w:rFonts w:eastAsia="Arial Unicode MS"/>
        </w:rPr>
        <w:fldChar w:fldCharType="separate"/>
      </w:r>
      <w:r w:rsidR="00A14A90">
        <w:rPr>
          <w:rFonts w:eastAsia="Arial Unicode MS"/>
          <w:noProof/>
        </w:rPr>
        <w:t>(McKenzie et al. 2016)</w:t>
      </w:r>
      <w:r w:rsidR="00A14A90">
        <w:rPr>
          <w:rFonts w:eastAsia="Arial Unicode MS"/>
        </w:rPr>
        <w:fldChar w:fldCharType="end"/>
      </w:r>
      <w:r w:rsidR="00A14A90" w:rsidRPr="00295EA2">
        <w:rPr>
          <w:rFonts w:eastAsia="Arial Unicode MS"/>
        </w:rPr>
        <w:t>.</w:t>
      </w:r>
      <w:r w:rsidR="00883FC9" w:rsidRPr="00883FC9">
        <w:rPr>
          <w:rFonts w:eastAsia="Arial Unicode MS"/>
        </w:rPr>
        <w:t xml:space="preserve"> </w:t>
      </w:r>
      <w:r w:rsidR="00883FC9">
        <w:rPr>
          <w:rFonts w:eastAsia="Arial Unicode MS"/>
        </w:rPr>
        <w:t xml:space="preserve">To determine if </w:t>
      </w:r>
      <w:r w:rsidR="00C15C84">
        <w:rPr>
          <w:rFonts w:eastAsia="Arial Unicode MS"/>
        </w:rPr>
        <w:t>a specific</w:t>
      </w:r>
      <w:r w:rsidR="00FC234B">
        <w:rPr>
          <w:rFonts w:eastAsia="Arial Unicode MS"/>
        </w:rPr>
        <w:t xml:space="preserve"> </w:t>
      </w:r>
      <w:r w:rsidR="00DC29E1">
        <w:rPr>
          <w:rFonts w:eastAsia="Arial Unicode MS"/>
        </w:rPr>
        <w:t>DC class</w:t>
      </w:r>
      <w:r w:rsidR="00FC234B">
        <w:rPr>
          <w:rFonts w:eastAsia="Arial Unicode MS"/>
        </w:rPr>
        <w:t xml:space="preserve"> is sig</w:t>
      </w:r>
      <w:r w:rsidR="00DC29E1">
        <w:rPr>
          <w:rFonts w:eastAsia="Arial Unicode MS"/>
        </w:rPr>
        <w:t>nificantly enriched</w:t>
      </w:r>
      <w:r w:rsidR="00C15C84">
        <w:rPr>
          <w:rFonts w:eastAsia="Arial Unicode MS"/>
        </w:rPr>
        <w:t>, one-sided</w:t>
      </w:r>
      <w:r w:rsidR="00FC234B">
        <w:rPr>
          <w:rFonts w:eastAsia="Arial Unicode MS"/>
        </w:rPr>
        <w:t xml:space="preserve"> </w:t>
      </w:r>
      <w:r w:rsidR="00883FC9" w:rsidRPr="00971477">
        <w:rPr>
          <w:rFonts w:eastAsia="Arial Unicode MS"/>
        </w:rPr>
        <w:t xml:space="preserve">Fisher's exact tests </w:t>
      </w:r>
      <w:r w:rsidR="00883FC9">
        <w:rPr>
          <w:rFonts w:eastAsia="Arial Unicode MS"/>
        </w:rPr>
        <w:t xml:space="preserve">was applied </w:t>
      </w:r>
      <w:r w:rsidR="00C15C84">
        <w:rPr>
          <w:rFonts w:eastAsia="Arial Unicode MS"/>
        </w:rPr>
        <w:t xml:space="preserve">to evaluate the overlap between </w:t>
      </w:r>
      <w:r w:rsidR="00DC29E1">
        <w:rPr>
          <w:rFonts w:eastAsia="Arial Unicode MS"/>
        </w:rPr>
        <w:t>significant</w:t>
      </w:r>
      <w:r w:rsidR="00C15C84">
        <w:rPr>
          <w:rFonts w:eastAsia="Arial Unicode MS"/>
        </w:rPr>
        <w:t xml:space="preserve"> </w:t>
      </w:r>
      <w:r w:rsidR="00DA6CA1">
        <w:rPr>
          <w:rFonts w:eastAsia="Arial Unicode MS"/>
        </w:rPr>
        <w:t>(</w:t>
      </w:r>
      <w:r w:rsidR="00DA6CA1" w:rsidRPr="00A14A90">
        <w:rPr>
          <w:rFonts w:eastAsia="Arial Unicode MS"/>
          <w:i/>
        </w:rPr>
        <w:t>P</w:t>
      </w:r>
      <w:r w:rsidR="00DA6CA1">
        <w:rPr>
          <w:rFonts w:eastAsia="Arial Unicode MS"/>
        </w:rPr>
        <w:t xml:space="preserve"> </w:t>
      </w:r>
      <w:r w:rsidR="00DA6CA1" w:rsidRPr="00295EA2">
        <w:rPr>
          <w:rFonts w:eastAsia="Arial Unicode MS"/>
        </w:rPr>
        <w:t>&lt; 0.05</w:t>
      </w:r>
      <w:r w:rsidR="00DA6CA1">
        <w:rPr>
          <w:rFonts w:eastAsia="Arial Unicode MS"/>
        </w:rPr>
        <w:t>)</w:t>
      </w:r>
      <w:r w:rsidR="00DA6CA1">
        <w:rPr>
          <w:rFonts w:eastAsia="Arial Unicode MS"/>
        </w:rPr>
        <w:t xml:space="preserve"> and all gene pairs </w:t>
      </w:r>
      <w:r w:rsidR="00365133">
        <w:rPr>
          <w:rFonts w:eastAsia="Arial Unicode MS"/>
        </w:rPr>
        <w:t>classified into</w:t>
      </w:r>
      <w:r w:rsidR="00C15C84">
        <w:rPr>
          <w:rFonts w:eastAsia="Arial Unicode MS"/>
        </w:rPr>
        <w:t xml:space="preserve"> this class</w:t>
      </w:r>
      <w:r w:rsidR="00883FC9" w:rsidRPr="00971477">
        <w:rPr>
          <w:rFonts w:eastAsia="Arial Unicode MS"/>
        </w:rPr>
        <w:t>.</w:t>
      </w:r>
    </w:p>
    <w:p w14:paraId="6E639875" w14:textId="77777777" w:rsidR="00252F92" w:rsidRDefault="00252F92" w:rsidP="00883FC9">
      <w:pPr>
        <w:rPr>
          <w:rFonts w:eastAsia="Arial Unicode MS"/>
        </w:rPr>
      </w:pPr>
    </w:p>
    <w:p w14:paraId="1C029EFD" w14:textId="76C4993B" w:rsidR="004E7824" w:rsidRPr="00295EA2" w:rsidRDefault="009D4025" w:rsidP="004E7824">
      <w:pPr>
        <w:rPr>
          <w:rFonts w:eastAsia="Arial Unicode MS"/>
        </w:rPr>
      </w:pPr>
      <w:r>
        <w:rPr>
          <w:rFonts w:eastAsia="Arial Unicode MS"/>
        </w:rPr>
        <w:t>D</w:t>
      </w:r>
      <w:r w:rsidR="004C6AEB">
        <w:rPr>
          <w:rFonts w:eastAsia="Arial Unicode MS"/>
        </w:rPr>
        <w:t xml:space="preserve">ifferentially co-expressed genes </w:t>
      </w:r>
      <w:r>
        <w:rPr>
          <w:rFonts w:eastAsia="Arial Unicode MS"/>
        </w:rPr>
        <w:t>were identified as those significantly over-represented by</w:t>
      </w:r>
      <w:r w:rsidR="004C6AEB">
        <w:rPr>
          <w:rFonts w:eastAsia="Arial Unicode MS"/>
        </w:rPr>
        <w:t xml:space="preserve"> DC gene pairs</w:t>
      </w:r>
      <w:r>
        <w:rPr>
          <w:rFonts w:eastAsia="Arial Unicode MS"/>
        </w:rPr>
        <w:t>. Briefly, t</w:t>
      </w:r>
      <w:r w:rsidR="004E7824" w:rsidRPr="00295EA2">
        <w:rPr>
          <w:rFonts w:eastAsia="Arial Unicode MS"/>
        </w:rPr>
        <w:t xml:space="preserve">he percentage of </w:t>
      </w:r>
      <w:r>
        <w:rPr>
          <w:rFonts w:eastAsia="Arial Unicode MS"/>
        </w:rPr>
        <w:t>DC</w:t>
      </w:r>
      <w:r w:rsidR="004E7824" w:rsidRPr="00295EA2">
        <w:rPr>
          <w:rFonts w:eastAsia="Arial Unicode MS"/>
        </w:rPr>
        <w:t xml:space="preserve"> among </w:t>
      </w:r>
      <w:r>
        <w:rPr>
          <w:rFonts w:eastAsia="Arial Unicode MS"/>
        </w:rPr>
        <w:t xml:space="preserve">all possible </w:t>
      </w:r>
      <w:r w:rsidR="004E7824" w:rsidRPr="00295EA2">
        <w:rPr>
          <w:rFonts w:eastAsia="Arial Unicode MS"/>
        </w:rPr>
        <w:t>gene</w:t>
      </w:r>
      <w:r w:rsidR="004E7824">
        <w:rPr>
          <w:rFonts w:eastAsia="Arial Unicode MS"/>
        </w:rPr>
        <w:t xml:space="preserve"> pair</w:t>
      </w:r>
      <w:r w:rsidR="004E7824" w:rsidRPr="00295EA2">
        <w:rPr>
          <w:rFonts w:eastAsia="Arial Unicode MS"/>
        </w:rPr>
        <w:t>s measure</w:t>
      </w:r>
      <w:r>
        <w:rPr>
          <w:rFonts w:eastAsia="Arial Unicode MS"/>
        </w:rPr>
        <w:t>s</w:t>
      </w:r>
      <w:r w:rsidR="004E7824" w:rsidRPr="00295EA2">
        <w:rPr>
          <w:rFonts w:eastAsia="Arial Unicode MS"/>
        </w:rPr>
        <w:t xml:space="preserve"> the extent of differential co-expression, </w:t>
      </w:r>
      <w:r w:rsidR="004E7824">
        <w:rPr>
          <w:rFonts w:eastAsia="Arial Unicode MS"/>
        </w:rPr>
        <w:t xml:space="preserve">or </w:t>
      </w:r>
      <w:r w:rsidR="004E7824" w:rsidRPr="00CC36FF">
        <w:rPr>
          <w:rFonts w:eastAsia="Arial Unicode MS"/>
        </w:rPr>
        <w:t>the probability</w:t>
      </w:r>
      <w:r>
        <w:rPr>
          <w:rFonts w:eastAsia="Arial Unicode MS"/>
        </w:rPr>
        <w:t xml:space="preserve"> </w:t>
      </w:r>
      <w:r w:rsidR="004E7824" w:rsidRPr="00CC36FF">
        <w:rPr>
          <w:rFonts w:eastAsia="Arial Unicode MS"/>
          <w:i/>
        </w:rPr>
        <w:t>p</w:t>
      </w:r>
      <w:r>
        <w:rPr>
          <w:rFonts w:eastAsia="Arial Unicode MS"/>
        </w:rPr>
        <w:t xml:space="preserve"> to detect</w:t>
      </w:r>
      <w:r w:rsidR="004E7824" w:rsidRPr="00CC36FF">
        <w:rPr>
          <w:rFonts w:eastAsia="Arial Unicode MS"/>
        </w:rPr>
        <w:t xml:space="preserve"> “a differential co-expression gene pair”.</w:t>
      </w:r>
      <w:r w:rsidR="004E7824" w:rsidRPr="00295EA2">
        <w:rPr>
          <w:rFonts w:eastAsia="Arial Unicode MS"/>
        </w:rPr>
        <w:t xml:space="preserve"> For a gene observed in </w:t>
      </w:r>
      <w:r w:rsidR="004E7824" w:rsidRPr="00295EA2">
        <w:rPr>
          <w:rFonts w:eastAsia="Arial Unicode MS"/>
          <w:i/>
        </w:rPr>
        <w:t>k</w:t>
      </w:r>
      <w:r w:rsidR="004E7824" w:rsidRPr="00295EA2">
        <w:rPr>
          <w:rFonts w:eastAsia="Arial Unicode MS"/>
        </w:rPr>
        <w:t xml:space="preserve"> differential correlation pairs among all possible pairs </w:t>
      </w:r>
      <w:r w:rsidR="004E7824" w:rsidRPr="00295EA2">
        <w:rPr>
          <w:rFonts w:eastAsia="Arial Unicode MS"/>
          <w:i/>
        </w:rPr>
        <w:t>n</w:t>
      </w:r>
      <w:r w:rsidR="004E7824" w:rsidRPr="00295EA2">
        <w:rPr>
          <w:rFonts w:eastAsia="Arial Unicode MS"/>
        </w:rPr>
        <w:t xml:space="preserve">, the probability </w:t>
      </w:r>
      <w:r w:rsidR="004E7824" w:rsidRPr="00295EA2">
        <w:rPr>
          <w:rFonts w:eastAsia="Arial Unicode MS"/>
          <w:i/>
        </w:rPr>
        <w:t>P</w:t>
      </w:r>
      <w:r w:rsidR="004E7824" w:rsidRPr="00295EA2">
        <w:rPr>
          <w:rFonts w:eastAsia="Arial Unicode MS"/>
        </w:rPr>
        <w:t xml:space="preserve"> </w:t>
      </w:r>
      <w:r w:rsidR="004E7824">
        <w:rPr>
          <w:rFonts w:eastAsia="Arial Unicode MS"/>
        </w:rPr>
        <w:t>of</w:t>
      </w:r>
      <w:r w:rsidR="004E7824" w:rsidRPr="00295EA2">
        <w:rPr>
          <w:rFonts w:eastAsia="Arial Unicode MS"/>
        </w:rPr>
        <w:t xml:space="preserve"> a “differential co-expression gene” follows the binomial distribution model as follows: </w:t>
      </w:r>
    </w:p>
    <w:p w14:paraId="2B9A0184" w14:textId="77777777" w:rsidR="004E7824" w:rsidRPr="00295EA2" w:rsidRDefault="004E7824" w:rsidP="004E7824">
      <w:pPr>
        <w:rPr>
          <w:rFonts w:eastAsia="Arial Unicode MS"/>
        </w:rPr>
      </w:pPr>
      <m:oMathPara>
        <m:oMath>
          <m:r>
            <w:rPr>
              <w:rFonts w:ascii="Cambria Math" w:eastAsia="Arial Unicode MS" w:hAnsi="Cambria Math"/>
            </w:rPr>
            <m:t>P</m:t>
          </m:r>
          <m:r>
            <w:rPr>
              <w:rFonts w:ascii="Cambria Math" w:eastAsia="Cambria Math" w:hAnsi="Cambria Math"/>
            </w:rPr>
            <m:t>=</m:t>
          </m:r>
          <m:nary>
            <m:naryPr>
              <m:chr m:val="∑"/>
              <m:grow m:val="1"/>
              <m:ctrlPr>
                <w:rPr>
                  <w:rFonts w:ascii="Cambria Math" w:eastAsia="Arial Unicode MS" w:hAnsi="Cambria Math"/>
                </w:rPr>
              </m:ctrlPr>
            </m:naryPr>
            <m:sub>
              <m:r>
                <w:rPr>
                  <w:rFonts w:ascii="Cambria Math" w:eastAsia="Cambria Math" w:hAnsi="Cambria Math"/>
                </w:rPr>
                <m:t>k</m:t>
              </m:r>
            </m:sub>
            <m:sup>
              <m:r>
                <w:rPr>
                  <w:rFonts w:ascii="Cambria Math" w:eastAsia="Cambria Math" w:hAnsi="Cambria Math"/>
                </w:rPr>
                <m:t>n</m:t>
              </m:r>
            </m:sup>
            <m:e>
              <m:d>
                <m:dPr>
                  <m:ctrlPr>
                    <w:rPr>
                      <w:rFonts w:ascii="Cambria Math" w:eastAsia="Arial Unicode MS" w:hAnsi="Cambria Math"/>
                    </w:rPr>
                  </m:ctrlPr>
                </m:dPr>
                <m:e>
                  <m:f>
                    <m:fPr>
                      <m:type m:val="noBar"/>
                      <m:ctrlPr>
                        <w:rPr>
                          <w:rFonts w:ascii="Cambria Math" w:eastAsia="Arial Unicode MS"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eastAsia="Arial Unicode MS" w:hAnsi="Cambria Math"/>
                    </w:rPr>
                  </m:ctrlPr>
                </m:sSupPr>
                <m:e>
                  <m:r>
                    <w:rPr>
                      <w:rFonts w:ascii="Cambria Math" w:eastAsia="Cambria Math" w:hAnsi="Cambria Math"/>
                    </w:rPr>
                    <m:t>p</m:t>
                  </m:r>
                </m:e>
                <m:sup>
                  <m:r>
                    <w:rPr>
                      <w:rFonts w:ascii="Cambria Math" w:eastAsia="Cambria Math" w:hAnsi="Cambria Math"/>
                    </w:rPr>
                    <m:t>k</m:t>
                  </m:r>
                </m:sup>
              </m:sSup>
              <m:sSup>
                <m:sSupPr>
                  <m:ctrlPr>
                    <w:rPr>
                      <w:rFonts w:ascii="Cambria Math" w:eastAsia="Arial Unicode MS" w:hAnsi="Cambria Math"/>
                    </w:rPr>
                  </m:ctrlPr>
                </m:sSupPr>
                <m:e>
                  <m:r>
                    <w:rPr>
                      <w:rFonts w:ascii="Cambria Math" w:eastAsia="Cambria Math" w:hAnsi="Cambria Math"/>
                    </w:rPr>
                    <m:t>(1-p)</m:t>
                  </m:r>
                </m:e>
                <m:sup>
                  <m:r>
                    <w:rPr>
                      <w:rFonts w:ascii="Cambria Math" w:eastAsia="Cambria Math" w:hAnsi="Cambria Math"/>
                    </w:rPr>
                    <m:t>n-k</m:t>
                  </m:r>
                </m:sup>
              </m:sSup>
            </m:e>
          </m:nary>
        </m:oMath>
      </m:oMathPara>
    </w:p>
    <w:p w14:paraId="4E38E1DF" w14:textId="6D0D2D11" w:rsidR="004E7824" w:rsidRPr="00295EA2" w:rsidRDefault="004E7824" w:rsidP="004E7824">
      <w:pPr>
        <w:rPr>
          <w:rFonts w:eastAsia="Arial Unicode MS"/>
        </w:rPr>
      </w:pPr>
      <w:r w:rsidRPr="00295EA2">
        <w:rPr>
          <w:rFonts w:eastAsia="Arial Unicode MS"/>
          <w:i/>
        </w:rPr>
        <w:t>P</w:t>
      </w:r>
      <w:r w:rsidRPr="00295EA2">
        <w:rPr>
          <w:rFonts w:eastAsia="Arial Unicode MS"/>
        </w:rPr>
        <w:t xml:space="preserve"> was corrected by the </w:t>
      </w:r>
      <w:proofErr w:type="spellStart"/>
      <w:r w:rsidRPr="00295EA2">
        <w:rPr>
          <w:rFonts w:eastAsia="Arial Unicode MS"/>
        </w:rPr>
        <w:t>BH</w:t>
      </w:r>
      <w:proofErr w:type="spellEnd"/>
      <w:r w:rsidRPr="00295EA2">
        <w:rPr>
          <w:rFonts w:eastAsia="Arial Unicode MS"/>
        </w:rPr>
        <w:t xml:space="preserve"> method </w:t>
      </w:r>
      <w:r w:rsidRPr="00295EA2">
        <w:rPr>
          <w:rFonts w:eastAsia="Arial Unicode MS"/>
        </w:rPr>
        <w:fldChar w:fldCharType="begin"/>
      </w:r>
      <w:r>
        <w:rPr>
          <w:rFonts w:eastAsia="Arial Unicode MS"/>
        </w:rPr>
        <w:instrText xml:space="preserve"> ADDIN EN.CITE &lt;EndNote&gt;&lt;Cite&gt;&lt;Author&gt;Benjamini&lt;/Author&gt;&lt;Year&gt;1995&lt;/Year&gt;&lt;RecNum&gt;562&lt;/RecNum&gt;&lt;DisplayText&gt;(Benjamini and Hochberg 1995)&lt;/DisplayText&gt;&lt;record&gt;&lt;rec-number&gt;562&lt;/rec-number&gt;&lt;foreign-keys&gt;&lt;key app="EN" db-id="ttzp25wzu0ap5levtp5pperyxswewpzr2afx" timestamp="1463690599"&gt;56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Pr="00295EA2">
        <w:rPr>
          <w:rFonts w:eastAsia="Arial Unicode MS"/>
        </w:rPr>
        <w:fldChar w:fldCharType="separate"/>
      </w:r>
      <w:r>
        <w:rPr>
          <w:rFonts w:eastAsia="Arial Unicode MS"/>
          <w:noProof/>
        </w:rPr>
        <w:t>(Benjamini and Hochberg 1995)</w:t>
      </w:r>
      <w:r w:rsidRPr="00295EA2">
        <w:rPr>
          <w:rFonts w:eastAsia="Arial Unicode MS"/>
        </w:rPr>
        <w:fldChar w:fldCharType="end"/>
      </w:r>
      <w:r w:rsidRPr="00295EA2">
        <w:rPr>
          <w:rFonts w:eastAsia="Arial Unicode MS"/>
        </w:rPr>
        <w:t xml:space="preserve"> at α = 0.05 for identifying differential</w:t>
      </w:r>
      <w:r>
        <w:rPr>
          <w:rFonts w:eastAsia="Arial Unicode MS"/>
        </w:rPr>
        <w:t>ly</w:t>
      </w:r>
      <w:r w:rsidRPr="00295EA2">
        <w:rPr>
          <w:rFonts w:eastAsia="Arial Unicode MS"/>
        </w:rPr>
        <w:t xml:space="preserve"> co-expression genes.</w:t>
      </w:r>
    </w:p>
    <w:p w14:paraId="2E571E54" w14:textId="77777777" w:rsidR="00E011FE" w:rsidRDefault="00E011FE" w:rsidP="000D4C0B">
      <w:pPr>
        <w:rPr>
          <w:rFonts w:eastAsia="Arial Unicode MS"/>
          <w:color w:val="0E0E0E"/>
        </w:rPr>
      </w:pPr>
    </w:p>
    <w:p w14:paraId="37350783" w14:textId="39F64281" w:rsidR="00B11768" w:rsidRPr="005E1879" w:rsidRDefault="00043CDA" w:rsidP="0052075C">
      <w:pPr>
        <w:rPr>
          <w:i/>
        </w:rPr>
      </w:pPr>
      <w:r>
        <w:rPr>
          <w:i/>
        </w:rPr>
        <w:t>Co-expression network construction</w:t>
      </w:r>
    </w:p>
    <w:p w14:paraId="1D5E7544" w14:textId="267FC580" w:rsidR="00BD6D6F" w:rsidRDefault="0052075C" w:rsidP="0052075C">
      <w:r w:rsidRPr="005E1879">
        <w:t xml:space="preserve">The construction of a co-expression network begins with </w:t>
      </w:r>
      <w:r w:rsidR="00C67609">
        <w:t>a</w:t>
      </w:r>
      <w:r w:rsidR="00BD6D6F">
        <w:t xml:space="preserve"> measure of similarity </w:t>
      </w:r>
      <w:r w:rsidR="00734C93">
        <w:t xml:space="preserve">score from pairwise expression profiles for each pair of genes, and </w:t>
      </w:r>
      <w:r w:rsidR="005129E2">
        <w:t>the next step is converting the similarity scores to an adjacency matrix that reflects connecti</w:t>
      </w:r>
      <w:r w:rsidR="00BA250F">
        <w:t>ons</w:t>
      </w:r>
      <w:r w:rsidR="004D5527">
        <w:t xml:space="preserve"> </w:t>
      </w:r>
      <w:r w:rsidR="005129E2">
        <w:t>between gene nodes in network</w:t>
      </w:r>
      <w:r w:rsidR="00FE458C">
        <w:t xml:space="preserve"> </w:t>
      </w:r>
      <w:r w:rsidR="00FE458C">
        <w:fldChar w:fldCharType="begin"/>
      </w:r>
      <w:r w:rsidR="00FE458C">
        <w:instrText xml:space="preserve"> ADDIN EN.CITE &lt;EndNote&gt;&lt;Cite&gt;&lt;Author&gt;Serin&lt;/Author&gt;&lt;Year&gt;2016&lt;/Year&gt;&lt;RecNum&gt;595&lt;/RecNum&gt;&lt;DisplayText&gt;(Serin et al. 2016)&lt;/DisplayText&gt;&lt;record&gt;&lt;rec-number&gt;595&lt;/rec-number&gt;&lt;foreign-keys&gt;&lt;key app="EN" db-id="ttzp25wzu0ap5levtp5pperyxswewpzr2afx" timestamp="1493826903"&gt;595&lt;/key&gt;&lt;/foreign-keys&gt;&lt;ref-type name="Journal Article"&gt;17&lt;/ref-type&gt;&lt;contributors&gt;&lt;authors&gt;&lt;author&gt;Serin, E. A.&lt;/author&gt;&lt;author&gt;Nijveen, H.&lt;/author&gt;&lt;author&gt;Hilhorst, H. W.&lt;/author&gt;&lt;author&gt;Ligterink, W.&lt;/author&gt;&lt;/authors&gt;&lt;/contributors&gt;&lt;auth-address&gt;Wageningen Seed Lab, Laboratory of Plant Physiology, Wageningen University Wageningen, Netherlands.&amp;#xD;Wageningen Seed Lab, Laboratory of Plant Physiology, Wageningen UniversityWageningen, Netherlands; Laboratory of Bioinformatics, Wageningen UniversityWageningen, Netherlands.&lt;/auth-address&gt;&lt;titles&gt;&lt;title&gt;Learning from Co-expression Networks: Possibilities and Challenges&lt;/title&gt;&lt;secondary-title&gt;Front Plant Sci&lt;/secondary-title&gt;&lt;/titles&gt;&lt;periodical&gt;&lt;full-title&gt;Frontiers in plant science&lt;/full-title&gt;&lt;abbr-1&gt;Front Plant Sci&lt;/abbr-1&gt;&lt;/periodical&gt;&lt;pages&gt;444&lt;/pages&gt;&lt;volume&gt;7&lt;/volume&gt;&lt;keywords&gt;&lt;keyword&gt;co-expression&lt;/keyword&gt;&lt;keyword&gt;gene expression&lt;/keyword&gt;&lt;keyword&gt;gene networks&lt;/keyword&gt;&lt;keyword&gt;gene prioritization&lt;/keyword&gt;&lt;keyword&gt;transcriptomics&lt;/keyword&gt;&lt;/keywords&gt;&lt;dates&gt;&lt;year&gt;2016&lt;/year&gt;&lt;/dates&gt;&lt;isbn&gt;1664-462X (Linking)&lt;/isbn&gt;&lt;accession-num&gt;27092161&lt;/accession-num&gt;&lt;urls&gt;&lt;related-urls&gt;&lt;url&gt;https://www.ncbi.nlm.nih.gov/pubmed/27092161&lt;/url&gt;&lt;/related-urls&gt;&lt;/urls&gt;&lt;custom2&gt;PMC4825623&lt;/custom2&gt;&lt;electronic-resource-num&gt;10.3389/fpls.2016.00444&lt;/electronic-resource-num&gt;&lt;/record&gt;&lt;/Cite&gt;&lt;/EndNote&gt;</w:instrText>
      </w:r>
      <w:r w:rsidR="00FE458C">
        <w:fldChar w:fldCharType="separate"/>
      </w:r>
      <w:r w:rsidR="00FE458C">
        <w:rPr>
          <w:noProof/>
        </w:rPr>
        <w:t>(Serin et al. 2016)</w:t>
      </w:r>
      <w:r w:rsidR="00FE458C">
        <w:fldChar w:fldCharType="end"/>
      </w:r>
      <w:r w:rsidR="005129E2">
        <w:t xml:space="preserve">. </w:t>
      </w:r>
      <w:r w:rsidR="000D439B">
        <w:t xml:space="preserve">By applying a </w:t>
      </w:r>
      <w:r w:rsidR="00813E80">
        <w:t>threshold</w:t>
      </w:r>
      <w:r w:rsidR="000D439B">
        <w:t xml:space="preserve"> to similarity scores to determine whether a pair of gene should be connected in the network, a</w:t>
      </w:r>
      <w:r w:rsidR="00EE38E3">
        <w:t>n adjacency matrix containing only 0 and 1</w:t>
      </w:r>
      <w:r w:rsidR="000D439B">
        <w:t xml:space="preserve"> values is resulted</w:t>
      </w:r>
      <w:r w:rsidR="00AB14B9">
        <w:t xml:space="preserve"> </w:t>
      </w:r>
      <w:r w:rsidR="00474F97">
        <w:t>as</w:t>
      </w:r>
      <w:r w:rsidR="00AB14B9">
        <w:t xml:space="preserve"> a binary network</w:t>
      </w:r>
      <w:r w:rsidR="00474F97">
        <w:t>.</w:t>
      </w:r>
      <w:r w:rsidR="00813E80">
        <w:t xml:space="preserve"> Instead of hard thresholds, weighted gene co-expression network analysis (</w:t>
      </w:r>
      <w:proofErr w:type="spellStart"/>
      <w:r w:rsidR="00813E80">
        <w:t>WGCNA</w:t>
      </w:r>
      <w:proofErr w:type="spellEnd"/>
      <w:r w:rsidR="00813E80">
        <w:t>)</w:t>
      </w:r>
      <w:r w:rsidR="009749B2">
        <w:t xml:space="preserve"> applies</w:t>
      </w:r>
      <w:r w:rsidR="00813E80">
        <w:t xml:space="preserve"> </w:t>
      </w:r>
      <w:r w:rsidR="009749B2">
        <w:t>a soft threshold</w:t>
      </w:r>
      <w:r w:rsidR="00BA250F">
        <w:t xml:space="preserve"> chosen by the scale-free topology criterion</w:t>
      </w:r>
      <w:r w:rsidR="009749B2">
        <w:t xml:space="preserve"> to assign a connection weight to each gene pair</w:t>
      </w:r>
      <w:r w:rsidR="00BA250F">
        <w:t xml:space="preserve">, </w:t>
      </w:r>
      <w:r w:rsidR="00DA0B79">
        <w:t>which allows the adjacency matrix to present network connections quantitatively</w:t>
      </w:r>
      <w:r w:rsidR="00BD6D6F">
        <w:t xml:space="preserve"> </w:t>
      </w:r>
      <w:r w:rsidR="00FE458C">
        <w:fldChar w:fldCharType="begin">
          <w:fldData xml:space="preserve">PEVuZE5vdGU+PENpdGU+PEF1dGhvcj5MYW5nZmVsZGVyPC9BdXRob3I+PFllYXI+MjAwODwvWWVh
cj48UmVjTnVtPjQ4NDwvUmVjTnVtPjxEaXNwbGF5VGV4dD4oWmhhbmcgYW5kIEhvcnZhdGggMjAw
NTsgTGFuZ2ZlbGRlciBhbmQgSG9ydmF0aCAyMDA4KTwvRGlzcGxheVRleHQ+PHJlY29yZD48cmVj
LW51bWJlcj40ODQ8L3JlYy1udW1iZXI+PGZvcmVpZ24ta2V5cz48a2V5IGFwcD0iRU4iIGRiLWlk
PSJ0dHpwMjV3enUwYXA1bGV2dHA1cHBlcnl4c3dld3B6cjJhZngiIHRpbWVzdGFtcD0iMTQzNjM3
NDAwNiI+NDg0PC9rZXk+PC9mb3JlaWduLWtleXM+PHJlZi10eXBlIG5hbWU9IkpvdXJuYWwgQXJ0
aWNsZSI+MTc8L3JlZi10eXBlPjxjb250cmlidXRvcnM+PGF1dGhvcnM+PGF1dGhvcj5MYW5nZmVs
ZGVyLCBQLjwvYXV0aG9yPjxhdXRob3I+SG9ydmF0aCwgUy48L2F1dGhvcj48L2F1dGhvcnM+PC9j
b250cmlidXRvcnM+PGF1dGgtYWRkcmVzcz5EZXBhcnRtZW50IG9mIEh1bWFuIEdlbmV0aWNzIGFu
ZCBEZXBhcnRtZW50IG9mIEJpb3N0YXRpc3RpY3MsIFVuaXZlcnNpdHkgb2YgQ2FsaWZvcm5pYSwg
TG9zIEFuZ2VsZXMsIENBIDkwMDk1LCBVU0EuIFBldGVyLkxhbmdmZWxkZXJAZ21haWwuY29tPC9h
dXRoLWFkZHJlc3M+PHRpdGxlcz48dGl0bGU+V0dDTkE6IGFuIFIgcGFja2FnZSBmb3Igd2VpZ2h0
ZWQgY29ycmVsYXRpb24gbmV0d29yayBhbmFseXNpczwvdGl0bGU+PHNlY29uZGFyeS10aXRsZT5C
TUMgQmlvaW5mb3JtYXRpY3M8L3NlY29uZGFyeS10aXRsZT48YWx0LXRpdGxlPkJNQyBiaW9pbmZv
cm1hdGljczwvYWx0LXRpdGxlPjwvdGl0bGVzPjxwZXJpb2RpY2FsPjxmdWxsLXRpdGxlPkJNQyBC
aW9pbmZvcm1hdGljczwvZnVsbC10aXRsZT48YWJici0xPkJNQyBiaW9pbmZvcm1hdGljczwvYWJi
ci0xPjwvcGVyaW9kaWNhbD48YWx0LXBlcmlvZGljYWw+PGZ1bGwtdGl0bGU+Qk1DIEJpb2luZm9y
bWF0aWNzPC9mdWxsLXRpdGxlPjxhYmJyLTE+Qk1DIGJpb2luZm9ybWF0aWNzPC9hYmJyLTE+PC9h
bHQtcGVyaW9kaWNhbD48cGFnZXM+NTU5PC9wYWdlcz48dm9sdW1lPjk8L3ZvbHVtZT48a2V5d29y
ZHM+PGtleXdvcmQ+QWxnb3JpdGhtczwva2V5d29yZD48a2V5d29yZD5BbmltYWxzPC9rZXl3b3Jk
PjxrZXl3b3JkPkNvbXB1dGF0aW9uYWwgQmlvbG9neS8qbWV0aG9kczwva2V5d29yZD48a2V5d29y
ZD5Db21wdXRlciBHcmFwaGljczwva2V5d29yZD48a2V5d29yZD4qQ29tcHV0aW5nIE1ldGhvZG9s
b2dpZXM8L2tleXdvcmQ+PGtleXdvcmQ+RGF0YWJhc2VzLCBHZW5ldGljPC9rZXl3b3JkPjxrZXl3
b3JkPkdlbmUgRXhwcmVzc2lvbiBQcm9maWxpbmcvbWV0aG9kczwva2V5d29yZD48a2V5d29yZD5I
dW1hbnM8L2tleXdvcmQ+PGtleXdvcmQ+TWljZTwva2V5d29yZD48a2V5d29yZD5PbGlnb251Y2xl
b3RpZGUgQXJyYXkgU2VxdWVuY2UgQW5hbHlzaXMvKm1ldGhvZHM8L2tleXdvcmQ+PGtleXdvcmQ+
UGF0dGVybiBSZWNvZ25pdGlvbiwgQXV0b21hdGVkPC9rZXl3b3JkPjxrZXl3b3JkPlByb2dyYW1t
aW5nIExhbmd1YWdlczwva2V5d29yZD48a2V5d29yZD4qU29mdHdhcmU8L2tleXdvcmQ+PGtleXdv
cmQ+U3lzdGVtcyBCaW9sb2d5PC9rZXl3b3JkPjwva2V5d29yZHM+PGRhdGVzPjx5ZWFyPjIwMDg8
L3llYXI+PC9kYXRlcz48aXNibj4xNDcxLTIxMDUgKEVsZWN0cm9uaWMpJiN4RDsxNDcxLTIxMDUg
KExpbmtpbmcpPC9pc2JuPjxhY2Nlc3Npb24tbnVtPjE5MTE0MDA4PC9hY2Nlc3Npb24tbnVtPjx1
cmxzPjxyZWxhdGVkLXVybHM+PHVybD5odHRwOi8vd3d3Lm5jYmkubmxtLm5paC5nb3YvcHVibWVk
LzE5MTE0MDA4PC91cmw+PC9yZWxhdGVkLXVybHM+PC91cmxzPjxjdXN0b20yPjI2MzE0ODg8L2N1
c3RvbTI+PGVsZWN0cm9uaWMtcmVzb3VyY2UtbnVtPjEwLjExODYvMTQ3MS0yMTA1LTktNTU5PC9l
bGVjdHJvbmljLXJlc291cmNlLW51bT48L3JlY29yZD48L0NpdGU+PENpdGU+PEF1dGhvcj5aaGFu
ZzwvQXV0aG9yPjxZZWFyPjIwMDU8L1llYXI+PFJlY051bT40ODU8L1JlY051bT48cmVjb3JkPjxy
ZWMtbnVtYmVyPjQ4NTwvcmVjLW51bWJlcj48Zm9yZWlnbi1rZXlzPjxrZXkgYXBwPSJFTiIgZGIt
aWQ9InR0enAyNXd6dTBhcDVsZXZ0cDVwcGVyeXhzd2V3cHpyMmFmeCIgdGltZXN0YW1wPSIxNDM2
Mzc0MDI1Ij40ODU8L2tleT48L2ZvcmVpZ24ta2V5cz48cmVmLXR5cGUgbmFtZT0iSm91cm5hbCBB
cnRpY2xlIj4xNzwvcmVmLXR5cGU+PGNvbnRyaWJ1dG9ycz48YXV0aG9ycz48YXV0aG9yPlpoYW5n
LCBCLjwvYXV0aG9yPjxhdXRob3I+SG9ydmF0aCwgUy48L2F1dGhvcj48L2F1dGhvcnM+PC9jb250
cmlidXRvcnM+PGF1dGgtYWRkcmVzcz5EZXBhcnRtZW50IG9mIEh1bWFuIEdlbmV0aWNzLCBVbml2
ZXJzaXR5IG9mIENhbGlmb3JuaWEgYXQgTG9zIEFuZ2VsZXMsIFVTQS4gYmluemhhbmcudWNsYUBn
bWFpbC5jb208L2F1dGgtYWRkcmVzcz48dGl0bGVzPjx0aXRsZT5BIGdlbmVyYWwgZnJhbWV3b3Jr
IGZvciB3ZWlnaHRlZCBnZW5lIGNvLWV4cHJlc3Npb24gbmV0d29yayBhbmFseXNpczwvdGl0bGU+
PHNlY29uZGFyeS10aXRsZT5TdGF0IEFwcGwgR2VuZXQgTW9sIEJpb2w8L3NlY29uZGFyeS10aXRs
ZT48YWx0LXRpdGxlPlN0YXRpc3RpY2FsIGFwcGxpY2F0aW9ucyBpbiBnZW5ldGljcyBhbmQgbW9s
ZWN1bGFyIGJpb2xvZ3k8L2FsdC10aXRsZT48L3RpdGxlcz48cGVyaW9kaWNhbD48ZnVsbC10aXRs
ZT5TdGF0IEFwcGwgR2VuZXQgTW9sIEJpb2w8L2Z1bGwtdGl0bGU+PGFiYnItMT5TdGF0aXN0aWNh
bCBhcHBsaWNhdGlvbnMgaW4gZ2VuZXRpY3MgYW5kIG1vbGVjdWxhciBiaW9sb2d5PC9hYmJyLTE+
PC9wZXJpb2RpY2FsPjxhbHQtcGVyaW9kaWNhbD48ZnVsbC10aXRsZT5TdGF0IEFwcGwgR2VuZXQg
TW9sIEJpb2w8L2Z1bGwtdGl0bGU+PGFiYnItMT5TdGF0aXN0aWNhbCBhcHBsaWNhdGlvbnMgaW4g
Z2VuZXRpY3MgYW5kIG1vbGVjdWxhciBiaW9sb2d5PC9hYmJyLTE+PC9hbHQtcGVyaW9kaWNhbD48
cGFnZXM+QXJ0aWNsZTE3PC9wYWdlcz48dm9sdW1lPjQ8L3ZvbHVtZT48ZGF0ZXM+PHllYXI+MjAw
NTwveWVhcj48L2RhdGVzPjxpc2JuPjE1NDQtNjExNSAoRWxlY3Ryb25pYykmI3hEOzE1NDQtNjEx
NSAoTGlua2luZyk8L2lzYm4+PGFjY2Vzc2lvbi1udW0+MTY2NDY4MzQ8L2FjY2Vzc2lvbi1udW0+
PHVybHM+PHJlbGF0ZWQtdXJscz48dXJsPmh0dHA6Ly93d3cubmNiaS5ubG0ubmloLmdvdi9wdWJt
ZWQvMTY2NDY4MzQ8L3VybD48L3JlbGF0ZWQtdXJscz48L3VybHM+PGVsZWN0cm9uaWMtcmVzb3Vy
Y2UtbnVtPjEwLjIyMDIvMTU0NC02MTE1LjExMjg8L2VsZWN0cm9uaWMtcmVzb3VyY2UtbnVtPjwv
cmVjb3JkPjwvQ2l0ZT48L0VuZE5vdGU+AG==
</w:fldData>
        </w:fldChar>
      </w:r>
      <w:r w:rsidR="004E7824">
        <w:instrText xml:space="preserve"> ADDIN EN.CITE </w:instrText>
      </w:r>
      <w:r w:rsidR="004E7824">
        <w:fldChar w:fldCharType="begin">
          <w:fldData xml:space="preserve">PEVuZE5vdGU+PENpdGU+PEF1dGhvcj5MYW5nZmVsZGVyPC9BdXRob3I+PFllYXI+MjAwODwvWWVh
cj48UmVjTnVtPjQ4NDwvUmVjTnVtPjxEaXNwbGF5VGV4dD4oWmhhbmcgYW5kIEhvcnZhdGggMjAw
NTsgTGFuZ2ZlbGRlciBhbmQgSG9ydmF0aCAyMDA4KTwvRGlzcGxheVRleHQ+PHJlY29yZD48cmVj
LW51bWJlcj40ODQ8L3JlYy1udW1iZXI+PGZvcmVpZ24ta2V5cz48a2V5IGFwcD0iRU4iIGRiLWlk
PSJ0dHpwMjV3enUwYXA1bGV2dHA1cHBlcnl4c3dld3B6cjJhZngiIHRpbWVzdGFtcD0iMTQzNjM3
NDAwNiI+NDg0PC9rZXk+PC9mb3JlaWduLWtleXM+PHJlZi10eXBlIG5hbWU9IkpvdXJuYWwgQXJ0
aWNsZSI+MTc8L3JlZi10eXBlPjxjb250cmlidXRvcnM+PGF1dGhvcnM+PGF1dGhvcj5MYW5nZmVs
ZGVyLCBQLjwvYXV0aG9yPjxhdXRob3I+SG9ydmF0aCwgUy48L2F1dGhvcj48L2F1dGhvcnM+PC9j
b250cmlidXRvcnM+PGF1dGgtYWRkcmVzcz5EZXBhcnRtZW50IG9mIEh1bWFuIEdlbmV0aWNzIGFu
ZCBEZXBhcnRtZW50IG9mIEJpb3N0YXRpc3RpY3MsIFVuaXZlcnNpdHkgb2YgQ2FsaWZvcm5pYSwg
TG9zIEFuZ2VsZXMsIENBIDkwMDk1LCBVU0EuIFBldGVyLkxhbmdmZWxkZXJAZ21haWwuY29tPC9h
dXRoLWFkZHJlc3M+PHRpdGxlcz48dGl0bGU+V0dDTkE6IGFuIFIgcGFja2FnZSBmb3Igd2VpZ2h0
ZWQgY29ycmVsYXRpb24gbmV0d29yayBhbmFseXNpczwvdGl0bGU+PHNlY29uZGFyeS10aXRsZT5C
TUMgQmlvaW5mb3JtYXRpY3M8L3NlY29uZGFyeS10aXRsZT48YWx0LXRpdGxlPkJNQyBiaW9pbmZv
cm1hdGljczwvYWx0LXRpdGxlPjwvdGl0bGVzPjxwZXJpb2RpY2FsPjxmdWxsLXRpdGxlPkJNQyBC
aW9pbmZvcm1hdGljczwvZnVsbC10aXRsZT48YWJici0xPkJNQyBiaW9pbmZvcm1hdGljczwvYWJi
ci0xPjwvcGVyaW9kaWNhbD48YWx0LXBlcmlvZGljYWw+PGZ1bGwtdGl0bGU+Qk1DIEJpb2luZm9y
bWF0aWNzPC9mdWxsLXRpdGxlPjxhYmJyLTE+Qk1DIGJpb2luZm9ybWF0aWNzPC9hYmJyLTE+PC9h
bHQtcGVyaW9kaWNhbD48cGFnZXM+NTU5PC9wYWdlcz48dm9sdW1lPjk8L3ZvbHVtZT48a2V5d29y
ZHM+PGtleXdvcmQ+QWxnb3JpdGhtczwva2V5d29yZD48a2V5d29yZD5BbmltYWxzPC9rZXl3b3Jk
PjxrZXl3b3JkPkNvbXB1dGF0aW9uYWwgQmlvbG9neS8qbWV0aG9kczwva2V5d29yZD48a2V5d29y
ZD5Db21wdXRlciBHcmFwaGljczwva2V5d29yZD48a2V5d29yZD4qQ29tcHV0aW5nIE1ldGhvZG9s
b2dpZXM8L2tleXdvcmQ+PGtleXdvcmQ+RGF0YWJhc2VzLCBHZW5ldGljPC9rZXl3b3JkPjxrZXl3
b3JkPkdlbmUgRXhwcmVzc2lvbiBQcm9maWxpbmcvbWV0aG9kczwva2V5d29yZD48a2V5d29yZD5I
dW1hbnM8L2tleXdvcmQ+PGtleXdvcmQ+TWljZTwva2V5d29yZD48a2V5d29yZD5PbGlnb251Y2xl
b3RpZGUgQXJyYXkgU2VxdWVuY2UgQW5hbHlzaXMvKm1ldGhvZHM8L2tleXdvcmQ+PGtleXdvcmQ+
UGF0dGVybiBSZWNvZ25pdGlvbiwgQXV0b21hdGVkPC9rZXl3b3JkPjxrZXl3b3JkPlByb2dyYW1t
aW5nIExhbmd1YWdlczwva2V5d29yZD48a2V5d29yZD4qU29mdHdhcmU8L2tleXdvcmQ+PGtleXdv
cmQ+U3lzdGVtcyBCaW9sb2d5PC9rZXl3b3JkPjwva2V5d29yZHM+PGRhdGVzPjx5ZWFyPjIwMDg8
L3llYXI+PC9kYXRlcz48aXNibj4xNDcxLTIxMDUgKEVsZWN0cm9uaWMpJiN4RDsxNDcxLTIxMDUg
KExpbmtpbmcpPC9pc2JuPjxhY2Nlc3Npb24tbnVtPjE5MTE0MDA4PC9hY2Nlc3Npb24tbnVtPjx1
cmxzPjxyZWxhdGVkLXVybHM+PHVybD5odHRwOi8vd3d3Lm5jYmkubmxtLm5paC5nb3YvcHVibWVk
LzE5MTE0MDA4PC91cmw+PC9yZWxhdGVkLXVybHM+PC91cmxzPjxjdXN0b20yPjI2MzE0ODg8L2N1
c3RvbTI+PGVsZWN0cm9uaWMtcmVzb3VyY2UtbnVtPjEwLjExODYvMTQ3MS0yMTA1LTktNTU5PC9l
bGVjdHJvbmljLXJlc291cmNlLW51bT48L3JlY29yZD48L0NpdGU+PENpdGU+PEF1dGhvcj5aaGFu
ZzwvQXV0aG9yPjxZZWFyPjIwMDU8L1llYXI+PFJlY051bT40ODU8L1JlY051bT48cmVjb3JkPjxy
ZWMtbnVtYmVyPjQ4NTwvcmVjLW51bWJlcj48Zm9yZWlnbi1rZXlzPjxrZXkgYXBwPSJFTiIgZGIt
aWQ9InR0enAyNXd6dTBhcDVsZXZ0cDVwcGVyeXhzd2V3cHpyMmFmeCIgdGltZXN0YW1wPSIxNDM2
Mzc0MDI1Ij40ODU8L2tleT48L2ZvcmVpZ24ta2V5cz48cmVmLXR5cGUgbmFtZT0iSm91cm5hbCBB
cnRpY2xlIj4xNzwvcmVmLXR5cGU+PGNvbnRyaWJ1dG9ycz48YXV0aG9ycz48YXV0aG9yPlpoYW5n
LCBCLjwvYXV0aG9yPjxhdXRob3I+SG9ydmF0aCwgUy48L2F1dGhvcj48L2F1dGhvcnM+PC9jb250
cmlidXRvcnM+PGF1dGgtYWRkcmVzcz5EZXBhcnRtZW50IG9mIEh1bWFuIEdlbmV0aWNzLCBVbml2
ZXJzaXR5IG9mIENhbGlmb3JuaWEgYXQgTG9zIEFuZ2VsZXMsIFVTQS4gYmluemhhbmcudWNsYUBn
bWFpbC5jb208L2F1dGgtYWRkcmVzcz48dGl0bGVzPjx0aXRsZT5BIGdlbmVyYWwgZnJhbWV3b3Jr
IGZvciB3ZWlnaHRlZCBnZW5lIGNvLWV4cHJlc3Npb24gbmV0d29yayBhbmFseXNpczwvdGl0bGU+
PHNlY29uZGFyeS10aXRsZT5TdGF0IEFwcGwgR2VuZXQgTW9sIEJpb2w8L3NlY29uZGFyeS10aXRs
ZT48YWx0LXRpdGxlPlN0YXRpc3RpY2FsIGFwcGxpY2F0aW9ucyBpbiBnZW5ldGljcyBhbmQgbW9s
ZWN1bGFyIGJpb2xvZ3k8L2FsdC10aXRsZT48L3RpdGxlcz48cGVyaW9kaWNhbD48ZnVsbC10aXRs
ZT5TdGF0IEFwcGwgR2VuZXQgTW9sIEJpb2w8L2Z1bGwtdGl0bGU+PGFiYnItMT5TdGF0aXN0aWNh
bCBhcHBsaWNhdGlvbnMgaW4gZ2VuZXRpY3MgYW5kIG1vbGVjdWxhciBiaW9sb2d5PC9hYmJyLTE+
PC9wZXJpb2RpY2FsPjxhbHQtcGVyaW9kaWNhbD48ZnVsbC10aXRsZT5TdGF0IEFwcGwgR2VuZXQg
TW9sIEJpb2w8L2Z1bGwtdGl0bGU+PGFiYnItMT5TdGF0aXN0aWNhbCBhcHBsaWNhdGlvbnMgaW4g
Z2VuZXRpY3MgYW5kIG1vbGVjdWxhciBiaW9sb2d5PC9hYmJyLTE+PC9hbHQtcGVyaW9kaWNhbD48
cGFnZXM+QXJ0aWNsZTE3PC9wYWdlcz48dm9sdW1lPjQ8L3ZvbHVtZT48ZGF0ZXM+PHllYXI+MjAw
NTwveWVhcj48L2RhdGVzPjxpc2JuPjE1NDQtNjExNSAoRWxlY3Ryb25pYykmI3hEOzE1NDQtNjEx
NSAoTGlua2luZyk8L2lzYm4+PGFjY2Vzc2lvbi1udW0+MTY2NDY4MzQ8L2FjY2Vzc2lvbi1udW0+
PHVybHM+PHJlbGF0ZWQtdXJscz48dXJsPmh0dHA6Ly93d3cubmNiaS5ubG0ubmloLmdvdi9wdWJt
ZWQvMTY2NDY4MzQ8L3VybD48L3JlbGF0ZWQtdXJscz48L3VybHM+PGVsZWN0cm9uaWMtcmVzb3Vy
Y2UtbnVtPjEwLjIyMDIvMTU0NC02MTE1LjExMjg8L2VsZWN0cm9uaWMtcmVzb3VyY2UtbnVtPjwv
cmVjb3JkPjwvQ2l0ZT48L0VuZE5vdGU+AG==
</w:fldData>
        </w:fldChar>
      </w:r>
      <w:r w:rsidR="004E7824">
        <w:instrText xml:space="preserve"> ADDIN EN.CITE.DATA </w:instrText>
      </w:r>
      <w:r w:rsidR="004E7824">
        <w:fldChar w:fldCharType="end"/>
      </w:r>
      <w:r w:rsidR="00FE458C">
        <w:fldChar w:fldCharType="separate"/>
      </w:r>
      <w:r w:rsidR="004E7824">
        <w:rPr>
          <w:noProof/>
        </w:rPr>
        <w:t>(Zhang and Horvath 2005; Langfelder and Horvath 2008)</w:t>
      </w:r>
      <w:r w:rsidR="00FE458C">
        <w:fldChar w:fldCharType="end"/>
      </w:r>
      <w:r w:rsidR="00DA0B79">
        <w:t>.</w:t>
      </w:r>
      <w:r w:rsidR="00D55E7A">
        <w:t xml:space="preserve"> Using </w:t>
      </w:r>
      <w:r w:rsidR="00465E50" w:rsidRPr="00295EA2">
        <w:rPr>
          <w:rFonts w:eastAsia="Arial Unicode MS"/>
        </w:rPr>
        <w:t>Pearson correlation coefficient</w:t>
      </w:r>
      <w:r w:rsidR="00465E50">
        <w:rPr>
          <w:rFonts w:eastAsia="Arial Unicode MS"/>
        </w:rPr>
        <w:t xml:space="preserve"> to determine similarity scores, we constructed a series of binary and weighted network for each expression dataset generated from three read estimating pipelines followed by log2 </w:t>
      </w:r>
      <w:proofErr w:type="spellStart"/>
      <w:r w:rsidR="00465E50">
        <w:rPr>
          <w:rFonts w:eastAsia="Arial Unicode MS"/>
        </w:rPr>
        <w:t>RPKM</w:t>
      </w:r>
      <w:proofErr w:type="spellEnd"/>
      <w:r w:rsidR="00465E50">
        <w:rPr>
          <w:rFonts w:eastAsia="Arial Unicode MS"/>
        </w:rPr>
        <w:t xml:space="preserve"> or </w:t>
      </w:r>
      <w:proofErr w:type="spellStart"/>
      <w:r w:rsidR="00465E50" w:rsidRPr="00465E50">
        <w:rPr>
          <w:rFonts w:eastAsia="Arial Unicode MS"/>
          <w:i/>
        </w:rPr>
        <w:t>rlog</w:t>
      </w:r>
      <w:proofErr w:type="spellEnd"/>
      <w:r w:rsidR="00465E50">
        <w:rPr>
          <w:rFonts w:eastAsia="Arial Unicode MS"/>
        </w:rPr>
        <w:t xml:space="preserve"> data transformation.</w:t>
      </w:r>
      <w:r w:rsidR="00D354CA">
        <w:rPr>
          <w:rFonts w:eastAsia="Arial Unicode MS"/>
        </w:rPr>
        <w:t xml:space="preserve"> Two types of hard threshold were used to generate binary networks</w:t>
      </w:r>
      <w:r w:rsidR="00A37E08">
        <w:rPr>
          <w:rFonts w:eastAsia="Arial Unicode MS"/>
        </w:rPr>
        <w:t xml:space="preserve"> – rank based and </w:t>
      </w:r>
      <w:r w:rsidR="003050AA" w:rsidRPr="005E1879">
        <w:t xml:space="preserve">Fisher’s </w:t>
      </w:r>
      <w:r w:rsidR="00A37E08" w:rsidRPr="005E1879">
        <w:t xml:space="preserve">Z statistics based </w:t>
      </w:r>
      <w:r w:rsidR="00A37E08">
        <w:t xml:space="preserve">thresholds. Based on the ranking of similarity scores, a set of cutoffs (5%, 1%, 0.5% and 0.1%) were applied to </w:t>
      </w:r>
      <w:r w:rsidR="00D8703B">
        <w:t xml:space="preserve">select </w:t>
      </w:r>
      <w:r w:rsidR="003050AA">
        <w:t>top ranked connections as edges in network. Fisher’s Z transformation normalizes the distribution of Pearson correlation and converts each correlation coefficient to a z-score</w:t>
      </w:r>
      <w:r w:rsidR="00F0042B">
        <w:t xml:space="preserve"> for significance test</w:t>
      </w:r>
      <w:r w:rsidR="003050AA">
        <w:t>.</w:t>
      </w:r>
      <w:r w:rsidR="00F0042B">
        <w:t xml:space="preserve"> A set of Z cutoffs (1.5, 2.0, 2.5, 3.0) were applied to select significant correlations as edges in network. </w:t>
      </w:r>
      <w:r w:rsidR="00E77D81">
        <w:t xml:space="preserve">To construct weighted networks, we </w:t>
      </w:r>
      <w:r w:rsidR="00681B2D">
        <w:t>also used a test of soft thresholds (0, 12, 24) to test the effect of thresholding.</w:t>
      </w:r>
    </w:p>
    <w:p w14:paraId="62683ECB" w14:textId="77777777" w:rsidR="001A0081" w:rsidRPr="00004794" w:rsidRDefault="001A0081" w:rsidP="001A0081">
      <w:pPr>
        <w:rPr>
          <w:color w:val="000000" w:themeColor="text1"/>
        </w:rPr>
      </w:pPr>
    </w:p>
    <w:p w14:paraId="715410C0" w14:textId="42D1F424" w:rsidR="00343D1F" w:rsidRDefault="001A0081" w:rsidP="005D29F1">
      <w:pPr>
        <w:rPr>
          <w:rFonts w:ascii="Times" w:eastAsia="Times New Roman" w:hAnsi="Times"/>
          <w:color w:val="000000" w:themeColor="text1"/>
          <w:shd w:val="clear" w:color="auto" w:fill="FFFFFF"/>
        </w:rPr>
      </w:pPr>
      <w:r w:rsidRPr="00004794">
        <w:rPr>
          <w:color w:val="000000" w:themeColor="text1"/>
        </w:rPr>
        <w:t>B</w:t>
      </w:r>
      <w:r w:rsidR="00343D1F" w:rsidRPr="00004794">
        <w:rPr>
          <w:color w:val="000000" w:themeColor="text1"/>
        </w:rPr>
        <w:t xml:space="preserve">inary network construction is a decision problem </w:t>
      </w:r>
      <w:r w:rsidRPr="00004794">
        <w:rPr>
          <w:color w:val="000000" w:themeColor="text1"/>
        </w:rPr>
        <w:t>as</w:t>
      </w:r>
      <w:r w:rsidR="00343D1F" w:rsidRPr="00004794">
        <w:rPr>
          <w:color w:val="000000" w:themeColor="text1"/>
        </w:rPr>
        <w:t xml:space="preserve"> the inference algorithm </w:t>
      </w:r>
      <w:r w:rsidRPr="00004794">
        <w:rPr>
          <w:color w:val="000000" w:themeColor="text1"/>
        </w:rPr>
        <w:t xml:space="preserve">decides whether an edge exists (positive) between a pair of genes or not (negative). Treating the edges inferred from </w:t>
      </w:r>
      <w:r w:rsidR="00004794" w:rsidRPr="00004794">
        <w:rPr>
          <w:color w:val="000000" w:themeColor="text1"/>
        </w:rPr>
        <w:t xml:space="preserve">true homoeolog expression data as true label, we can </w:t>
      </w:r>
      <w:r w:rsidR="00004794" w:rsidRPr="00004794">
        <w:rPr>
          <w:rFonts w:hint="eastAsia"/>
          <w:color w:val="000000" w:themeColor="text1"/>
        </w:rPr>
        <w:t>evaluate</w:t>
      </w:r>
      <w:r w:rsidR="00004794" w:rsidRPr="00004794">
        <w:rPr>
          <w:color w:val="000000" w:themeColor="text1"/>
        </w:rPr>
        <w:t xml:space="preserve"> the performance of </w:t>
      </w:r>
      <w:r w:rsidR="006A53A1">
        <w:rPr>
          <w:color w:val="000000" w:themeColor="text1"/>
        </w:rPr>
        <w:t xml:space="preserve">binary </w:t>
      </w:r>
      <w:r w:rsidR="00004794" w:rsidRPr="00004794">
        <w:rPr>
          <w:color w:val="000000" w:themeColor="text1"/>
        </w:rPr>
        <w:t xml:space="preserve">network </w:t>
      </w:r>
      <w:r w:rsidR="00004794" w:rsidRPr="00004794">
        <w:rPr>
          <w:rFonts w:hint="eastAsia"/>
          <w:color w:val="000000" w:themeColor="text1"/>
        </w:rPr>
        <w:t>construction</w:t>
      </w:r>
      <w:r w:rsidR="00004794" w:rsidRPr="00004794">
        <w:rPr>
          <w:color w:val="000000" w:themeColor="text1"/>
        </w:rPr>
        <w:t xml:space="preserve"> to recover true edges from estimated homoeolog expression data with a Receiver Operating Characteristic (ROC) curve. Due to the large </w:t>
      </w:r>
      <w:r w:rsidR="00BE3A9F">
        <w:rPr>
          <w:color w:val="000000" w:themeColor="text1"/>
        </w:rPr>
        <w:t>gene number of polyploid</w:t>
      </w:r>
      <w:r w:rsidR="00004794" w:rsidRPr="00004794">
        <w:rPr>
          <w:color w:val="000000" w:themeColor="text1"/>
        </w:rPr>
        <w:t xml:space="preserve"> networks (&gt; </w:t>
      </w:r>
      <w:r w:rsidR="00BE3A9F">
        <w:rPr>
          <w:color w:val="000000" w:themeColor="text1"/>
        </w:rPr>
        <w:t>6</w:t>
      </w:r>
      <w:r w:rsidR="00004794" w:rsidRPr="00004794">
        <w:rPr>
          <w:color w:val="000000" w:themeColor="text1"/>
        </w:rPr>
        <w:t xml:space="preserve">0,000 genes), </w:t>
      </w:r>
      <w:r w:rsidR="00C51841">
        <w:rPr>
          <w:color w:val="000000" w:themeColor="text1"/>
        </w:rPr>
        <w:t xml:space="preserve">a 10% random sampling of </w:t>
      </w:r>
      <w:r w:rsidR="00E07646">
        <w:rPr>
          <w:color w:val="000000" w:themeColor="text1"/>
        </w:rPr>
        <w:t>g</w:t>
      </w:r>
      <w:r w:rsidR="00004794" w:rsidRPr="00004794">
        <w:rPr>
          <w:color w:val="000000" w:themeColor="text1"/>
        </w:rPr>
        <w:t xml:space="preserve">enes </w:t>
      </w:r>
      <w:r w:rsidR="00EF2EDB">
        <w:rPr>
          <w:color w:val="000000" w:themeColor="text1"/>
        </w:rPr>
        <w:t>was used to</w:t>
      </w:r>
      <w:r w:rsidR="00004794" w:rsidRPr="00004794">
        <w:rPr>
          <w:color w:val="000000" w:themeColor="text1"/>
        </w:rPr>
        <w:t xml:space="preserve"> compute ROC curves and AUC (area under receiver characteristic curve) measures</w:t>
      </w:r>
      <w:r w:rsidR="00DC2CCC">
        <w:rPr>
          <w:color w:val="000000" w:themeColor="text1"/>
        </w:rPr>
        <w:t xml:space="preserve"> with 10 repeats</w:t>
      </w:r>
      <w:bookmarkStart w:id="0" w:name="_GoBack"/>
      <w:bookmarkEnd w:id="0"/>
      <w:r w:rsidR="00004794" w:rsidRPr="00004794">
        <w:rPr>
          <w:color w:val="000000" w:themeColor="text1"/>
        </w:rPr>
        <w:t xml:space="preserve">. </w:t>
      </w:r>
      <w:r w:rsidR="00004794" w:rsidRPr="00004794">
        <w:rPr>
          <w:rFonts w:ascii="Times" w:eastAsia="Times New Roman" w:hAnsi="Times"/>
          <w:color w:val="000000" w:themeColor="text1"/>
          <w:shd w:val="clear" w:color="auto" w:fill="FFFFFF"/>
        </w:rPr>
        <w:t>AUC of 0.5 indicates a completely random guess, 0.7 is generally good and 0.9 or above is very high.</w:t>
      </w:r>
    </w:p>
    <w:p w14:paraId="47BC92DA" w14:textId="77777777" w:rsidR="009E6580" w:rsidRDefault="009E6580" w:rsidP="005D29F1">
      <w:pPr>
        <w:rPr>
          <w:i/>
          <w:color w:val="313131"/>
        </w:rPr>
      </w:pPr>
    </w:p>
    <w:p w14:paraId="170BF97A" w14:textId="5F87277D" w:rsidR="005D29F1" w:rsidRPr="00193654" w:rsidRDefault="005D29F1" w:rsidP="005D29F1">
      <w:pPr>
        <w:rPr>
          <w:i/>
          <w:color w:val="313131"/>
        </w:rPr>
      </w:pPr>
      <w:r w:rsidRPr="00193654">
        <w:rPr>
          <w:i/>
          <w:color w:val="313131"/>
        </w:rPr>
        <w:t>Network topology and functional connectivity assessment</w:t>
      </w:r>
    </w:p>
    <w:p w14:paraId="416E7092" w14:textId="16157B45" w:rsidR="005D29F1" w:rsidRDefault="005D29F1" w:rsidP="005D29F1">
      <w:pPr>
        <w:rPr>
          <w:rFonts w:ascii="Times" w:eastAsia="Times New Roman" w:hAnsi="Times"/>
          <w:color w:val="2A2A2A"/>
          <w:shd w:val="clear" w:color="auto" w:fill="FFFFFF"/>
        </w:rPr>
      </w:pPr>
      <w:r w:rsidRPr="00D14002">
        <w:rPr>
          <w:color w:val="313131"/>
        </w:rPr>
        <w:t>Node connectivity</w:t>
      </w:r>
      <w:r>
        <w:rPr>
          <w:color w:val="313131"/>
        </w:rPr>
        <w:t xml:space="preserve"> (</w:t>
      </w:r>
      <w:r w:rsidRPr="00D14002">
        <w:rPr>
          <w:i/>
          <w:color w:val="313131"/>
        </w:rPr>
        <w:t>k</w:t>
      </w:r>
      <w:r>
        <w:rPr>
          <w:color w:val="313131"/>
        </w:rPr>
        <w:t>) measures the amount of connections to a given node in network, which is calculated as the summation of connected edge numbers or edge weights. In terms of functional connectivity of the network, the ‘Guilt-by-Association’ principle suggests that genes of similar functions are preferentially connected in network. Therefore, a neighbor voting algorithm can be used to classify genes as belonging to a given functional group according to the functionality of their connected genes (i.e. neighborhood). Based upon the</w:t>
      </w:r>
      <w:r w:rsidRPr="004B580E">
        <w:rPr>
          <w:color w:val="313131"/>
        </w:rPr>
        <w:t xml:space="preserve"> </w:t>
      </w:r>
      <w:r>
        <w:rPr>
          <w:color w:val="313131"/>
        </w:rPr>
        <w:t xml:space="preserve">known functional labels of genes (here we used GO and </w:t>
      </w:r>
      <w:proofErr w:type="spellStart"/>
      <w:r>
        <w:rPr>
          <w:color w:val="313131"/>
        </w:rPr>
        <w:t>KEGG</w:t>
      </w:r>
      <w:proofErr w:type="spellEnd"/>
      <w:r>
        <w:rPr>
          <w:color w:val="313131"/>
        </w:rPr>
        <w:t xml:space="preserve"> annotations), the voting algorithm acts as a binary classifier to return TRUE or FALSE predictions of functional labels, whose performance can be assessed with a</w:t>
      </w:r>
      <w:r w:rsidRPr="0009161B">
        <w:rPr>
          <w:color w:val="313131"/>
        </w:rPr>
        <w:t xml:space="preserve"> Receiver Opera</w:t>
      </w:r>
      <w:r>
        <w:rPr>
          <w:color w:val="313131"/>
        </w:rPr>
        <w:t xml:space="preserve">ting Characteristic (ROC) curve. The derived metric of </w:t>
      </w:r>
      <w:r>
        <w:rPr>
          <w:rFonts w:ascii="Times" w:eastAsia="Times New Roman" w:hAnsi="Times"/>
          <w:color w:val="2A2A2A"/>
          <w:shd w:val="clear" w:color="auto" w:fill="FFFFFF"/>
        </w:rPr>
        <w:t>AUC (area under receiver characteristic curve) characterizes the degree to which an input network topology can predict the gene membership of a functional category, which</w:t>
      </w:r>
      <w:r>
        <w:rPr>
          <w:color w:val="313131"/>
        </w:rPr>
        <w:t xml:space="preserve"> intuitively corresponds to the assessment of functional connectivity.</w:t>
      </w:r>
      <w:r>
        <w:rPr>
          <w:rFonts w:ascii="Times" w:eastAsia="Times New Roman" w:hAnsi="Times"/>
          <w:color w:val="2A2A2A"/>
          <w:shd w:val="clear" w:color="auto" w:fill="FFFFFF"/>
        </w:rPr>
        <w:t xml:space="preserve"> GO and </w:t>
      </w:r>
      <w:proofErr w:type="spellStart"/>
      <w:r>
        <w:rPr>
          <w:rFonts w:ascii="Times" w:eastAsia="Times New Roman" w:hAnsi="Times"/>
          <w:color w:val="2A2A2A"/>
          <w:shd w:val="clear" w:color="auto" w:fill="FFFFFF"/>
        </w:rPr>
        <w:t>KEGG</w:t>
      </w:r>
      <w:proofErr w:type="spellEnd"/>
      <w:r>
        <w:rPr>
          <w:rFonts w:ascii="Times" w:eastAsia="Times New Roman" w:hAnsi="Times"/>
          <w:color w:val="2A2A2A"/>
          <w:shd w:val="clear" w:color="auto" w:fill="FFFFFF"/>
        </w:rPr>
        <w:t xml:space="preserve"> terms were extracted from the v2.1 annotation of </w:t>
      </w:r>
      <w:r w:rsidRPr="00B21692">
        <w:rPr>
          <w:rFonts w:ascii="Times" w:eastAsia="Times New Roman" w:hAnsi="Times"/>
          <w:i/>
          <w:color w:val="2A2A2A"/>
          <w:shd w:val="clear" w:color="auto" w:fill="FFFFFF"/>
        </w:rPr>
        <w:t xml:space="preserve">Gossypium </w:t>
      </w:r>
      <w:proofErr w:type="spellStart"/>
      <w:r w:rsidRPr="00B21692">
        <w:rPr>
          <w:rFonts w:ascii="Times" w:eastAsia="Times New Roman" w:hAnsi="Times"/>
          <w:i/>
          <w:color w:val="2A2A2A"/>
          <w:shd w:val="clear" w:color="auto" w:fill="FFFFFF"/>
        </w:rPr>
        <w:t>raimondii</w:t>
      </w:r>
      <w:proofErr w:type="spellEnd"/>
      <w:r>
        <w:rPr>
          <w:rFonts w:ascii="Times" w:eastAsia="Times New Roman" w:hAnsi="Times"/>
          <w:i/>
          <w:color w:val="2A2A2A"/>
          <w:shd w:val="clear" w:color="auto" w:fill="FFFFFF"/>
        </w:rPr>
        <w:t xml:space="preserve"> </w:t>
      </w:r>
      <w:r w:rsidR="003E4973" w:rsidRPr="003E4973">
        <w:rPr>
          <w:rFonts w:ascii="Times" w:eastAsia="Times New Roman" w:hAnsi="Times"/>
          <w:color w:val="2A2A2A"/>
          <w:shd w:val="clear" w:color="auto" w:fill="FFFFFF"/>
        </w:rPr>
        <w:t>re</w:t>
      </w:r>
      <w:r w:rsidR="003E4973">
        <w:rPr>
          <w:rFonts w:ascii="Times" w:eastAsia="Times New Roman" w:hAnsi="Times"/>
          <w:color w:val="2A2A2A"/>
          <w:shd w:val="clear" w:color="auto" w:fill="FFFFFF"/>
        </w:rPr>
        <w:t>ference genome</w:t>
      </w:r>
      <w:r w:rsidRPr="003E4973">
        <w:rPr>
          <w:rFonts w:ascii="Times" w:eastAsia="Times New Roman" w:hAnsi="Times"/>
          <w:color w:val="2A2A2A"/>
          <w:shd w:val="clear" w:color="auto" w:fill="FFFFFF"/>
        </w:rPr>
        <w:t xml:space="preserve"> </w:t>
      </w:r>
      <w:r>
        <w:rPr>
          <w:rFonts w:ascii="Times" w:eastAsia="Times New Roman" w:hAnsi="Times"/>
          <w:color w:val="2A2A2A"/>
          <w:shd w:val="clear" w:color="auto" w:fill="FFFFFF"/>
        </w:rPr>
        <w:t xml:space="preserve">downloaded from </w:t>
      </w:r>
      <w:proofErr w:type="spellStart"/>
      <w:r w:rsidRPr="00B21692">
        <w:rPr>
          <w:rFonts w:ascii="Times" w:eastAsia="Times New Roman" w:hAnsi="Times"/>
          <w:color w:val="2A2A2A"/>
          <w:shd w:val="clear" w:color="auto" w:fill="FFFFFF"/>
        </w:rPr>
        <w:t>Phytozome</w:t>
      </w:r>
      <w:proofErr w:type="spellEnd"/>
      <w:r>
        <w:rPr>
          <w:rFonts w:ascii="Times" w:eastAsia="Times New Roman" w:hAnsi="Times"/>
          <w:color w:val="2A2A2A"/>
          <w:shd w:val="clear" w:color="auto" w:fill="FFFFFF"/>
        </w:rPr>
        <w:t xml:space="preserve"> (</w:t>
      </w:r>
      <w:hyperlink r:id="rId7" w:history="1">
        <w:r w:rsidRPr="00BF3582">
          <w:rPr>
            <w:rStyle w:val="Hyperlink"/>
            <w:rFonts w:ascii="Times" w:eastAsia="Times New Roman" w:hAnsi="Times"/>
            <w:shd w:val="clear" w:color="auto" w:fill="FFFFFF"/>
          </w:rPr>
          <w:t>www.phytozome.net/)</w:t>
        </w:r>
      </w:hyperlink>
      <w:r>
        <w:rPr>
          <w:rFonts w:ascii="Times" w:eastAsia="Times New Roman" w:hAnsi="Times"/>
          <w:color w:val="2A2A2A"/>
          <w:shd w:val="clear" w:color="auto" w:fill="FFFFFF"/>
        </w:rPr>
        <w:t xml:space="preserve">. Functional connectivity assessment was performed </w:t>
      </w:r>
      <w:r w:rsidRPr="00FB33ED">
        <w:rPr>
          <w:rFonts w:eastAsia="Arial Unicode MS"/>
          <w:color w:val="0E0E0E"/>
        </w:rPr>
        <w:t xml:space="preserve">with R package </w:t>
      </w:r>
      <w:r>
        <w:rPr>
          <w:rFonts w:ascii="Times" w:eastAsia="Times New Roman" w:hAnsi="Times"/>
          <w:color w:val="2A2A2A"/>
          <w:shd w:val="clear" w:color="auto" w:fill="FFFFFF"/>
        </w:rPr>
        <w:t xml:space="preserve">EGAD </w:t>
      </w:r>
      <w:r>
        <w:rPr>
          <w:rFonts w:ascii="Times" w:eastAsia="Times New Roman" w:hAnsi="Times"/>
          <w:color w:val="2A2A2A"/>
          <w:shd w:val="clear" w:color="auto" w:fill="FFFFFF"/>
        </w:rPr>
        <w:fldChar w:fldCharType="begin"/>
      </w:r>
      <w:r w:rsidR="00A801FE">
        <w:rPr>
          <w:rFonts w:ascii="Times" w:eastAsia="Times New Roman" w:hAnsi="Times"/>
          <w:color w:val="2A2A2A"/>
          <w:shd w:val="clear" w:color="auto" w:fill="FFFFFF"/>
        </w:rPr>
        <w:instrText xml:space="preserve"> ADDIN EN.CITE &lt;EndNote&gt;&lt;Cite&gt;&lt;Author&gt;Ballouz&lt;/Author&gt;&lt;Year&gt;2017&lt;/Year&gt;&lt;RecNum&gt;583&lt;/RecNum&gt;&lt;IDText&gt;EGAD: ultra-fast functional analysis of gene networks&lt;/IDText&gt;&lt;DisplayText&gt;(Ballouz et al. 2017)&lt;/DisplayText&gt;&lt;record&gt;&lt;rec-number&gt;583&lt;/rec-number&gt;&lt;foreign-keys&gt;&lt;key app="EN" db-id="ttzp25wzu0ap5levtp5pperyxswewpzr2afx" timestamp="1493222056"&gt;583&lt;/key&gt;&lt;/foreign-keys&gt;&lt;ref-type name="Journal Article"&gt;17&lt;/ref-type&gt;&lt;contributors&gt;&lt;authors&gt;&lt;author&gt;Ballouz, S.&lt;/author&gt;&lt;author&gt;Weber, M.&lt;/author&gt;&lt;author&gt;Pavlidis, P.&lt;/author&gt;&lt;author&gt;Gillis, J.&lt;/author&gt;&lt;/authors&gt;&lt;/contributors&gt;&lt;auth-address&gt;Stanley Institute for Cognitive Genomics, Cold Spring Harbor Laboratory, Woodbury, NY 11797, USA.&amp;#xD;Department of Mathematics and Computer Science, University of Leipzig, Leipzig, Germany.&amp;#xD;Department of Psychiatry and Michael Smith Laboratories, University of British Columbia, Vancouver, Canada.&lt;/auth-address&gt;&lt;titles&gt;&lt;title&gt;EGAD: ultra-fast functional analysis of gene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612-614&lt;/pages&gt;&lt;volume&gt;33&lt;/volume&gt;&lt;number&gt;4&lt;/number&gt;&lt;dates&gt;&lt;year&gt;2017&lt;/year&gt;&lt;pub-dates&gt;&lt;date&gt;Feb 15&lt;/date&gt;&lt;/pub-dates&gt;&lt;/dates&gt;&lt;isbn&gt;1367-4811 (Electronic)&amp;#xD;1367-4803 (Linking)&lt;/isbn&gt;&lt;accession-num&gt;27993773&lt;/accession-num&gt;&lt;urls&gt;&lt;related-urls&gt;&lt;url&gt;http://www.ncbi.nlm.nih.gov/pubmed/27993773&lt;/url&gt;&lt;/related-urls&gt;&lt;/urls&gt;&lt;electronic-resource-num&gt;10.1093/bioinformatics/btw695&lt;/electronic-resource-num&gt;&lt;/record&gt;&lt;/Cite&gt;&lt;/EndNote&gt;</w:instrText>
      </w:r>
      <w:r>
        <w:rPr>
          <w:rFonts w:ascii="Times" w:eastAsia="Times New Roman" w:hAnsi="Times"/>
          <w:color w:val="2A2A2A"/>
          <w:shd w:val="clear" w:color="auto" w:fill="FFFFFF"/>
        </w:rPr>
        <w:fldChar w:fldCharType="separate"/>
      </w:r>
      <w:r>
        <w:rPr>
          <w:rFonts w:ascii="Times" w:eastAsia="Times New Roman" w:hAnsi="Times"/>
          <w:noProof/>
          <w:color w:val="2A2A2A"/>
          <w:shd w:val="clear" w:color="auto" w:fill="FFFFFF"/>
        </w:rPr>
        <w:t>(Ballouz et al. 2017)</w:t>
      </w:r>
      <w:r>
        <w:rPr>
          <w:rFonts w:ascii="Times" w:eastAsia="Times New Roman" w:hAnsi="Times"/>
          <w:color w:val="2A2A2A"/>
          <w:shd w:val="clear" w:color="auto" w:fill="FFFFFF"/>
        </w:rPr>
        <w:fldChar w:fldCharType="end"/>
      </w:r>
      <w:r>
        <w:rPr>
          <w:rFonts w:ascii="Times" w:eastAsia="Times New Roman" w:hAnsi="Times"/>
          <w:color w:val="2A2A2A"/>
          <w:shd w:val="clear" w:color="auto" w:fill="FFFFFF"/>
        </w:rPr>
        <w:t>.</w:t>
      </w:r>
    </w:p>
    <w:p w14:paraId="4FA9991F" w14:textId="77777777" w:rsidR="00D16B55" w:rsidRDefault="00D16B55"/>
    <w:p w14:paraId="756EF811" w14:textId="77777777" w:rsidR="00D16B55" w:rsidRDefault="00D16B55"/>
    <w:p w14:paraId="4350CA51" w14:textId="77777777" w:rsidR="004E7824" w:rsidRPr="004E7824" w:rsidRDefault="00D16B55" w:rsidP="004E7824">
      <w:pPr>
        <w:pStyle w:val="EndNoteBibliography"/>
        <w:ind w:left="720" w:hanging="720"/>
        <w:rPr>
          <w:noProof/>
        </w:rPr>
      </w:pPr>
      <w:r>
        <w:fldChar w:fldCharType="begin"/>
      </w:r>
      <w:r>
        <w:instrText xml:space="preserve"> ADDIN EN.REFLIST </w:instrText>
      </w:r>
      <w:r>
        <w:fldChar w:fldCharType="separate"/>
      </w:r>
      <w:r w:rsidR="004E7824" w:rsidRPr="004E7824">
        <w:rPr>
          <w:noProof/>
        </w:rPr>
        <w:t>Ballouz S, Weber M, Pavlidis P, Gillis J (2017) EGAD: ultra-fast functional analysis of gene networks. Bioinformatics 33 (4):612-614. doi:10.1093/bioinformatics/btw695</w:t>
      </w:r>
    </w:p>
    <w:p w14:paraId="2FE811EC" w14:textId="77777777" w:rsidR="004E7824" w:rsidRPr="004E7824" w:rsidRDefault="004E7824" w:rsidP="004E7824">
      <w:pPr>
        <w:pStyle w:val="EndNoteBibliography"/>
        <w:ind w:left="720" w:hanging="720"/>
        <w:rPr>
          <w:noProof/>
        </w:rPr>
      </w:pPr>
      <w:r w:rsidRPr="004E7824">
        <w:rPr>
          <w:noProof/>
        </w:rPr>
        <w:t>Benjamini Y, Hochberg Y (1995) Controlling the false discovery rate: a practical and powerful approach to multiple testing. Journal of the Royal Statistical Society Series B (Methodological):289-300</w:t>
      </w:r>
    </w:p>
    <w:p w14:paraId="2C528598" w14:textId="77777777" w:rsidR="004E7824" w:rsidRPr="004E7824" w:rsidRDefault="004E7824" w:rsidP="004E7824">
      <w:pPr>
        <w:pStyle w:val="EndNoteBibliography"/>
        <w:ind w:left="720" w:hanging="720"/>
        <w:rPr>
          <w:noProof/>
        </w:rPr>
      </w:pPr>
      <w:r w:rsidRPr="004E7824">
        <w:rPr>
          <w:noProof/>
        </w:rPr>
        <w:t>Duchemin W, Dupont PY, Campbell MA, Ganley AR, Cox MP (2015) HyLiTE: accurate and flexible analysis of gene expression in hybrid and allopolyploid species. BMC bioinformatics 16:8. doi:10.1186/s12859-014-0433-8</w:t>
      </w:r>
    </w:p>
    <w:p w14:paraId="354C5656" w14:textId="77777777" w:rsidR="004E7824" w:rsidRPr="004E7824" w:rsidRDefault="004E7824" w:rsidP="004E7824">
      <w:pPr>
        <w:pStyle w:val="EndNoteBibliography"/>
        <w:ind w:left="720" w:hanging="720"/>
        <w:rPr>
          <w:noProof/>
        </w:rPr>
      </w:pPr>
      <w:r w:rsidRPr="004E7824">
        <w:rPr>
          <w:noProof/>
        </w:rPr>
        <w:t>Langfelder P, Horvath S (2008) WGCNA: an R package for weighted correlation network analysis. BMC bioinformatics 9:559. doi:10.1186/1471-2105-9-559</w:t>
      </w:r>
    </w:p>
    <w:p w14:paraId="1B2E807D" w14:textId="77777777" w:rsidR="004E7824" w:rsidRPr="004E7824" w:rsidRDefault="004E7824" w:rsidP="004E7824">
      <w:pPr>
        <w:pStyle w:val="EndNoteBibliography"/>
        <w:ind w:left="720" w:hanging="720"/>
        <w:rPr>
          <w:noProof/>
        </w:rPr>
      </w:pPr>
      <w:r w:rsidRPr="004E7824">
        <w:rPr>
          <w:noProof/>
        </w:rPr>
        <w:t>Langmead B, Salzberg SL (2012) Fast gapped-read alignment with Bowtie 2. Nature methods 9 (4):357-359. doi:10.1038/nmeth.1923</w:t>
      </w:r>
    </w:p>
    <w:p w14:paraId="5FD7EAB2" w14:textId="77777777" w:rsidR="004E7824" w:rsidRPr="004E7824" w:rsidRDefault="004E7824" w:rsidP="004E7824">
      <w:pPr>
        <w:pStyle w:val="EndNoteBibliography"/>
        <w:ind w:left="720" w:hanging="720"/>
        <w:rPr>
          <w:noProof/>
        </w:rPr>
      </w:pPr>
      <w:r w:rsidRPr="004E7824">
        <w:rPr>
          <w:noProof/>
        </w:rPr>
        <w:t>Leng N, Dawson JA, Thomson JA, Ruotti V, Rissman AI, Smits BM, Haag JD, Gould MN, Stewart RM, Kendziorski C (2013) EBSeq: an empirical Bayes hierarchical model for inference in RNA-seq experiments. Bioinformatics 29 (8):1035-1043. doi:10.1093/bioinformatics/btt087</w:t>
      </w:r>
    </w:p>
    <w:p w14:paraId="464E9304" w14:textId="77777777" w:rsidR="004E7824" w:rsidRPr="004E7824" w:rsidRDefault="004E7824" w:rsidP="004E7824">
      <w:pPr>
        <w:pStyle w:val="EndNoteBibliography"/>
        <w:ind w:left="720" w:hanging="720"/>
        <w:rPr>
          <w:noProof/>
        </w:rPr>
      </w:pPr>
      <w:r w:rsidRPr="004E7824">
        <w:rPr>
          <w:noProof/>
        </w:rPr>
        <w:t>Li B, Dewey CN (2011) RSEM: accurate transcript quantification from RNA-Seq data with or without a reference genome. BMC bioinformatics 12:323. doi:10.1186/1471-2105-12-323</w:t>
      </w:r>
    </w:p>
    <w:p w14:paraId="4EC9FD80" w14:textId="77777777" w:rsidR="004E7824" w:rsidRPr="004E7824" w:rsidRDefault="004E7824" w:rsidP="004E7824">
      <w:pPr>
        <w:pStyle w:val="EndNoteBibliography"/>
        <w:ind w:left="720" w:hanging="720"/>
        <w:rPr>
          <w:noProof/>
        </w:rPr>
      </w:pPr>
      <w:r w:rsidRPr="004E7824">
        <w:rPr>
          <w:noProof/>
        </w:rPr>
        <w:t>Love MI, Huber W, Anders S (2014) Moderated estimation of fold change and dispersion for RNA-seq data with DESeq2. Genome Biol 15 (12):550. doi:10.1186/s13059-014-0550-8</w:t>
      </w:r>
    </w:p>
    <w:p w14:paraId="326AC662" w14:textId="77777777" w:rsidR="004E7824" w:rsidRPr="004E7824" w:rsidRDefault="004E7824" w:rsidP="004E7824">
      <w:pPr>
        <w:pStyle w:val="EndNoteBibliography"/>
        <w:ind w:left="720" w:hanging="720"/>
        <w:rPr>
          <w:noProof/>
        </w:rPr>
      </w:pPr>
      <w:r w:rsidRPr="004E7824">
        <w:rPr>
          <w:noProof/>
        </w:rPr>
        <w:t>McKenzie AT, Katsyv I, Song WM, Wang M, Zhang B (2016) DGCA: A comprehensive R package for differential gene correlation analysis. BMC systems biology 10 (1):106. doi:10.1186/s12918-016-0349-1</w:t>
      </w:r>
    </w:p>
    <w:p w14:paraId="0F95C656" w14:textId="77777777" w:rsidR="004E7824" w:rsidRPr="004E7824" w:rsidRDefault="004E7824" w:rsidP="004E7824">
      <w:pPr>
        <w:pStyle w:val="EndNoteBibliography"/>
        <w:ind w:left="720" w:hanging="720"/>
        <w:rPr>
          <w:noProof/>
        </w:rPr>
      </w:pPr>
      <w:r w:rsidRPr="004E7824">
        <w:rPr>
          <w:noProof/>
        </w:rPr>
        <w:t>Page JT, Gingle AR, Udall JA (2013) PolyCat: a resource for genome categorization of sequencing reads from allopolyploid organisms. G3 3 (3):517-525. doi:10.1534/g3.112.005298</w:t>
      </w:r>
    </w:p>
    <w:p w14:paraId="4BE29CF8" w14:textId="77777777" w:rsidR="004E7824" w:rsidRPr="004E7824" w:rsidRDefault="004E7824" w:rsidP="004E7824">
      <w:pPr>
        <w:pStyle w:val="EndNoteBibliography"/>
        <w:ind w:left="720" w:hanging="720"/>
        <w:rPr>
          <w:noProof/>
        </w:rPr>
      </w:pPr>
      <w:r w:rsidRPr="004E7824">
        <w:rPr>
          <w:noProof/>
        </w:rPr>
        <w:t>Page JT, Udall JA (2015) Methods for mapping and categorization of DNA sequence reads from allopolyploid organisms. BMC Genet 16 Suppl 2:S4. doi:10.1186/1471-2156-16-S2-S4</w:t>
      </w:r>
    </w:p>
    <w:p w14:paraId="0B3EFC08" w14:textId="77777777" w:rsidR="004E7824" w:rsidRPr="004E7824" w:rsidRDefault="004E7824" w:rsidP="004E7824">
      <w:pPr>
        <w:pStyle w:val="EndNoteBibliography"/>
        <w:ind w:left="720" w:hanging="720"/>
        <w:rPr>
          <w:noProof/>
        </w:rPr>
      </w:pPr>
      <w:r w:rsidRPr="004E7824">
        <w:rPr>
          <w:noProof/>
        </w:rPr>
        <w:t xml:space="preserve">Paterson AH, Wendel JF, Gundlach H, Guo H, Jenkins J, Jin D, Llewellyn D, Showmaker KC, Shu S, Udall J, Yoo MJ, Byers R, Chen W, Doron-Faigenboim A, Duke MV, Gong L, Grimwood J, Grover C, Grupp K, Hu G, Lee TH, Li J, Lin L, Liu T, Marler BS, Page JT, Roberts AW, Romanel E, Sanders WS, Szadkowski E, Tan X, Tang H, Xu C, Wang J, Wang Z, Zhang D, Zhang L, Ashrafi H, Bedon F, Bowers JE, Brubaker CL, Chee PW, Das S, Gingle AR, Haigler CH, Harker D, Hoffmann LV, Hovav R, Jones DC, Lemke C, Mansoor S, ur Rahman M, Rainville LN, Rambani A, Reddy UK, Rong JK, Saranga Y, Scheffler BE, Scheffler JA, Stelly DM, Triplett BA, Van Deynze A, Vaslin MF, Waghmare VN, Walford SA, Wright RJ, Zaki EA, Zhang T, Dennis ES, Mayer KF, Peterson DG, Rokhsar DS, Wang X, Schmutz J (2012) Repeated polyploidization of </w:t>
      </w:r>
      <w:r w:rsidRPr="004E7824">
        <w:rPr>
          <w:i/>
          <w:noProof/>
        </w:rPr>
        <w:t xml:space="preserve">Gossypium </w:t>
      </w:r>
      <w:r w:rsidRPr="004E7824">
        <w:rPr>
          <w:noProof/>
        </w:rPr>
        <w:t>genomes and the evolution of spinnable cotton fibres. Nature 492 (7429):423-427. doi:10.1038/nature11798</w:t>
      </w:r>
    </w:p>
    <w:p w14:paraId="0A0D2A32" w14:textId="77777777" w:rsidR="004E7824" w:rsidRPr="004E7824" w:rsidRDefault="004E7824" w:rsidP="004E7824">
      <w:pPr>
        <w:pStyle w:val="EndNoteBibliography"/>
        <w:ind w:left="720" w:hanging="720"/>
        <w:rPr>
          <w:noProof/>
        </w:rPr>
      </w:pPr>
      <w:r w:rsidRPr="004E7824">
        <w:rPr>
          <w:noProof/>
        </w:rPr>
        <w:t>Serin EA, Nijveen H, Hilhorst HW, Ligterink W (2016) Learning from Co-expression Networks: Possibilities and Challenges. Front Plant Sci 7:444. doi:10.3389/fpls.2016.00444</w:t>
      </w:r>
    </w:p>
    <w:p w14:paraId="64DC77F2" w14:textId="77777777" w:rsidR="004E7824" w:rsidRPr="004E7824" w:rsidRDefault="004E7824" w:rsidP="004E7824">
      <w:pPr>
        <w:pStyle w:val="EndNoteBibliography"/>
        <w:ind w:left="720" w:hanging="720"/>
        <w:rPr>
          <w:noProof/>
        </w:rPr>
      </w:pPr>
      <w:r w:rsidRPr="004E7824">
        <w:rPr>
          <w:noProof/>
        </w:rPr>
        <w:t>Wu TD, Nacu S (2010) Fast and SNP-tolerant detection of complex variants and splicing in short reads. Bioinformatics 26 (7):873-881. doi:10.1093/bioinformatics/btq057</w:t>
      </w:r>
    </w:p>
    <w:p w14:paraId="57F5C898" w14:textId="77777777" w:rsidR="004E7824" w:rsidRPr="004E7824" w:rsidRDefault="004E7824" w:rsidP="004E7824">
      <w:pPr>
        <w:pStyle w:val="EndNoteBibliography"/>
        <w:ind w:left="720" w:hanging="720"/>
        <w:rPr>
          <w:noProof/>
        </w:rPr>
      </w:pPr>
      <w:r w:rsidRPr="004E7824">
        <w:rPr>
          <w:noProof/>
        </w:rPr>
        <w:t>Yoo MJ, Szadkowski E, Wendel JF (2013) Homoeolog expression bias and expression level dominance in allopolyploid cotton. Heredity 110 (2):171-180. doi:10.1038/hdy.2012.94</w:t>
      </w:r>
    </w:p>
    <w:p w14:paraId="778AA2FC" w14:textId="77777777" w:rsidR="004E7824" w:rsidRPr="004E7824" w:rsidRDefault="004E7824" w:rsidP="004E7824">
      <w:pPr>
        <w:pStyle w:val="EndNoteBibliography"/>
        <w:ind w:left="720" w:hanging="720"/>
        <w:rPr>
          <w:noProof/>
        </w:rPr>
      </w:pPr>
      <w:r w:rsidRPr="004E7824">
        <w:rPr>
          <w:noProof/>
        </w:rPr>
        <w:t>Zhang B, Horvath S (2005) A general framework for weighted gene co-expression network analysis. Statistical applications in genetics and molecular biology 4:Article17. doi:10.2202/1544-6115.1128</w:t>
      </w:r>
    </w:p>
    <w:p w14:paraId="5BE7FED3" w14:textId="005FD568" w:rsidR="00BA6F98" w:rsidRDefault="00D16B55">
      <w:r>
        <w:fldChar w:fldCharType="end"/>
      </w:r>
    </w:p>
    <w:sectPr w:rsidR="00BA6F98" w:rsidSect="0061239D">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panose1 w:val="02010600030101010101"/>
    <w:charset w:val="86"/>
    <w:family w:val="script"/>
    <w:pitch w:val="variable"/>
    <w:sig w:usb0="A00002BF" w:usb1="38CF7CFA" w:usb2="00000016" w:usb3="00000000" w:csb0="0004000F" w:csb1="00000000"/>
  </w:font>
  <w:font w:name="Menlo">
    <w:panose1 w:val="020B0609030804020204"/>
    <w:charset w:val="00"/>
    <w:family w:val="swiss"/>
    <w:pitch w:val="fixed"/>
    <w:sig w:usb0="E60022FF" w:usb1="D200F9FB" w:usb2="02000028"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Arial Unicode MS">
    <w:panose1 w:val="020B0604020202020204"/>
    <w:charset w:val="0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Open 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595424C3"/>
    <w:multiLevelType w:val="hybridMultilevel"/>
    <w:tmpl w:val="2BBC4C3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721A2D83"/>
    <w:multiLevelType w:val="hybridMultilevel"/>
    <w:tmpl w:val="4D58A5BC"/>
    <w:lvl w:ilvl="0" w:tplc="C160F9F4">
      <w:start w:val="1"/>
      <w:numFmt w:val="bullet"/>
      <w:lvlText w:val="•"/>
      <w:lvlJc w:val="left"/>
      <w:pPr>
        <w:tabs>
          <w:tab w:val="num" w:pos="720"/>
        </w:tabs>
        <w:ind w:left="720" w:hanging="360"/>
      </w:pPr>
      <w:rPr>
        <w:rFonts w:ascii="Arial" w:hAnsi="Arial" w:hint="default"/>
      </w:rPr>
    </w:lvl>
    <w:lvl w:ilvl="1" w:tplc="C1CE7220" w:tentative="1">
      <w:start w:val="1"/>
      <w:numFmt w:val="bullet"/>
      <w:lvlText w:val="•"/>
      <w:lvlJc w:val="left"/>
      <w:pPr>
        <w:tabs>
          <w:tab w:val="num" w:pos="1440"/>
        </w:tabs>
        <w:ind w:left="1440" w:hanging="360"/>
      </w:pPr>
      <w:rPr>
        <w:rFonts w:ascii="Arial" w:hAnsi="Arial" w:hint="default"/>
      </w:rPr>
    </w:lvl>
    <w:lvl w:ilvl="2" w:tplc="D27C76DC" w:tentative="1">
      <w:start w:val="1"/>
      <w:numFmt w:val="bullet"/>
      <w:lvlText w:val="•"/>
      <w:lvlJc w:val="left"/>
      <w:pPr>
        <w:tabs>
          <w:tab w:val="num" w:pos="2160"/>
        </w:tabs>
        <w:ind w:left="2160" w:hanging="360"/>
      </w:pPr>
      <w:rPr>
        <w:rFonts w:ascii="Arial" w:hAnsi="Arial" w:hint="default"/>
      </w:rPr>
    </w:lvl>
    <w:lvl w:ilvl="3" w:tplc="475AB7B2" w:tentative="1">
      <w:start w:val="1"/>
      <w:numFmt w:val="bullet"/>
      <w:lvlText w:val="•"/>
      <w:lvlJc w:val="left"/>
      <w:pPr>
        <w:tabs>
          <w:tab w:val="num" w:pos="2880"/>
        </w:tabs>
        <w:ind w:left="2880" w:hanging="360"/>
      </w:pPr>
      <w:rPr>
        <w:rFonts w:ascii="Arial" w:hAnsi="Arial" w:hint="default"/>
      </w:rPr>
    </w:lvl>
    <w:lvl w:ilvl="4" w:tplc="BBE26E2A" w:tentative="1">
      <w:start w:val="1"/>
      <w:numFmt w:val="bullet"/>
      <w:lvlText w:val="•"/>
      <w:lvlJc w:val="left"/>
      <w:pPr>
        <w:tabs>
          <w:tab w:val="num" w:pos="3600"/>
        </w:tabs>
        <w:ind w:left="3600" w:hanging="360"/>
      </w:pPr>
      <w:rPr>
        <w:rFonts w:ascii="Arial" w:hAnsi="Arial" w:hint="default"/>
      </w:rPr>
    </w:lvl>
    <w:lvl w:ilvl="5" w:tplc="C54ED7E6" w:tentative="1">
      <w:start w:val="1"/>
      <w:numFmt w:val="bullet"/>
      <w:lvlText w:val="•"/>
      <w:lvlJc w:val="left"/>
      <w:pPr>
        <w:tabs>
          <w:tab w:val="num" w:pos="4320"/>
        </w:tabs>
        <w:ind w:left="4320" w:hanging="360"/>
      </w:pPr>
      <w:rPr>
        <w:rFonts w:ascii="Arial" w:hAnsi="Arial" w:hint="default"/>
      </w:rPr>
    </w:lvl>
    <w:lvl w:ilvl="6" w:tplc="53B6BFA4" w:tentative="1">
      <w:start w:val="1"/>
      <w:numFmt w:val="bullet"/>
      <w:lvlText w:val="•"/>
      <w:lvlJc w:val="left"/>
      <w:pPr>
        <w:tabs>
          <w:tab w:val="num" w:pos="5040"/>
        </w:tabs>
        <w:ind w:left="5040" w:hanging="360"/>
      </w:pPr>
      <w:rPr>
        <w:rFonts w:ascii="Arial" w:hAnsi="Arial" w:hint="default"/>
      </w:rPr>
    </w:lvl>
    <w:lvl w:ilvl="7" w:tplc="94D8867E" w:tentative="1">
      <w:start w:val="1"/>
      <w:numFmt w:val="bullet"/>
      <w:lvlText w:val="•"/>
      <w:lvlJc w:val="left"/>
      <w:pPr>
        <w:tabs>
          <w:tab w:val="num" w:pos="5760"/>
        </w:tabs>
        <w:ind w:left="5760" w:hanging="360"/>
      </w:pPr>
      <w:rPr>
        <w:rFonts w:ascii="Arial" w:hAnsi="Arial" w:hint="default"/>
      </w:rPr>
    </w:lvl>
    <w:lvl w:ilvl="8" w:tplc="134CB7FE"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bordersDoNotSurroundHeader/>
  <w:bordersDoNotSurroundFooter/>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tzp25wzu0ap5levtp5pperyxswewpzr2afx&quot;&gt;My EndNote Library&lt;record-ids&gt;&lt;item&gt;69&lt;/item&gt;&lt;item&gt;159&lt;/item&gt;&lt;item&gt;367&lt;/item&gt;&lt;item&gt;484&lt;/item&gt;&lt;item&gt;485&lt;/item&gt;&lt;item&gt;487&lt;/item&gt;&lt;item&gt;489&lt;/item&gt;&lt;item&gt;528&lt;/item&gt;&lt;item&gt;562&lt;/item&gt;&lt;item&gt;579&lt;/item&gt;&lt;item&gt;580&lt;/item&gt;&lt;item&gt;582&lt;/item&gt;&lt;item&gt;583&lt;/item&gt;&lt;item&gt;590&lt;/item&gt;&lt;item&gt;591&lt;/item&gt;&lt;item&gt;595&lt;/item&gt;&lt;/record-ids&gt;&lt;/item&gt;&lt;/Libraries&gt;"/>
  </w:docVars>
  <w:rsids>
    <w:rsidRoot w:val="00E0799C"/>
    <w:rsid w:val="00000784"/>
    <w:rsid w:val="00004794"/>
    <w:rsid w:val="00013836"/>
    <w:rsid w:val="000223C0"/>
    <w:rsid w:val="00043CDA"/>
    <w:rsid w:val="0008337D"/>
    <w:rsid w:val="000D439B"/>
    <w:rsid w:val="000D4C0B"/>
    <w:rsid w:val="000D5DEB"/>
    <w:rsid w:val="00156029"/>
    <w:rsid w:val="00173B47"/>
    <w:rsid w:val="001A0081"/>
    <w:rsid w:val="00204A17"/>
    <w:rsid w:val="002278FC"/>
    <w:rsid w:val="002363B2"/>
    <w:rsid w:val="00243E2F"/>
    <w:rsid w:val="00252F92"/>
    <w:rsid w:val="00261897"/>
    <w:rsid w:val="00263C2A"/>
    <w:rsid w:val="0028003D"/>
    <w:rsid w:val="002B71E7"/>
    <w:rsid w:val="002E524A"/>
    <w:rsid w:val="003050AA"/>
    <w:rsid w:val="003115FA"/>
    <w:rsid w:val="00336800"/>
    <w:rsid w:val="00343D1F"/>
    <w:rsid w:val="0035577C"/>
    <w:rsid w:val="0036214A"/>
    <w:rsid w:val="00365133"/>
    <w:rsid w:val="0036788B"/>
    <w:rsid w:val="003C4906"/>
    <w:rsid w:val="003E0AA5"/>
    <w:rsid w:val="003E4973"/>
    <w:rsid w:val="003E7EEA"/>
    <w:rsid w:val="003F35D6"/>
    <w:rsid w:val="004142A2"/>
    <w:rsid w:val="00465E50"/>
    <w:rsid w:val="00474F97"/>
    <w:rsid w:val="00483138"/>
    <w:rsid w:val="00486069"/>
    <w:rsid w:val="004C6AEB"/>
    <w:rsid w:val="004D5527"/>
    <w:rsid w:val="004E7824"/>
    <w:rsid w:val="005054C3"/>
    <w:rsid w:val="005129E2"/>
    <w:rsid w:val="0052075C"/>
    <w:rsid w:val="00532C56"/>
    <w:rsid w:val="00555E46"/>
    <w:rsid w:val="0059285E"/>
    <w:rsid w:val="005955AE"/>
    <w:rsid w:val="005A5263"/>
    <w:rsid w:val="005B32FA"/>
    <w:rsid w:val="005B424C"/>
    <w:rsid w:val="005D29F1"/>
    <w:rsid w:val="005D6E8D"/>
    <w:rsid w:val="0061239D"/>
    <w:rsid w:val="00681B2D"/>
    <w:rsid w:val="006A16AB"/>
    <w:rsid w:val="006A53A1"/>
    <w:rsid w:val="006B1D7F"/>
    <w:rsid w:val="006E1C75"/>
    <w:rsid w:val="00734C93"/>
    <w:rsid w:val="007441DC"/>
    <w:rsid w:val="0075260D"/>
    <w:rsid w:val="00774FD7"/>
    <w:rsid w:val="007B549E"/>
    <w:rsid w:val="007C6EF4"/>
    <w:rsid w:val="007E2F04"/>
    <w:rsid w:val="007F2A50"/>
    <w:rsid w:val="00813E80"/>
    <w:rsid w:val="0084432A"/>
    <w:rsid w:val="00883FC9"/>
    <w:rsid w:val="008E4369"/>
    <w:rsid w:val="008F6257"/>
    <w:rsid w:val="009120F6"/>
    <w:rsid w:val="00920C24"/>
    <w:rsid w:val="00957583"/>
    <w:rsid w:val="00971477"/>
    <w:rsid w:val="009749B2"/>
    <w:rsid w:val="009A72CF"/>
    <w:rsid w:val="009B1B8A"/>
    <w:rsid w:val="009B3596"/>
    <w:rsid w:val="009D1CA3"/>
    <w:rsid w:val="009D3EF3"/>
    <w:rsid w:val="009D4025"/>
    <w:rsid w:val="009E6580"/>
    <w:rsid w:val="00A0219B"/>
    <w:rsid w:val="00A14A90"/>
    <w:rsid w:val="00A222A3"/>
    <w:rsid w:val="00A37E08"/>
    <w:rsid w:val="00A431C6"/>
    <w:rsid w:val="00A801FE"/>
    <w:rsid w:val="00A91095"/>
    <w:rsid w:val="00AB14B9"/>
    <w:rsid w:val="00B035AD"/>
    <w:rsid w:val="00B1096D"/>
    <w:rsid w:val="00B11768"/>
    <w:rsid w:val="00B55CE4"/>
    <w:rsid w:val="00B74148"/>
    <w:rsid w:val="00B83289"/>
    <w:rsid w:val="00B95307"/>
    <w:rsid w:val="00BA250F"/>
    <w:rsid w:val="00BA3DE4"/>
    <w:rsid w:val="00BC18BF"/>
    <w:rsid w:val="00BD6D6F"/>
    <w:rsid w:val="00BE3A9F"/>
    <w:rsid w:val="00BE6EAB"/>
    <w:rsid w:val="00C15C84"/>
    <w:rsid w:val="00C259D6"/>
    <w:rsid w:val="00C33821"/>
    <w:rsid w:val="00C51841"/>
    <w:rsid w:val="00C67609"/>
    <w:rsid w:val="00D16B55"/>
    <w:rsid w:val="00D21287"/>
    <w:rsid w:val="00D24BA9"/>
    <w:rsid w:val="00D25DDC"/>
    <w:rsid w:val="00D354CA"/>
    <w:rsid w:val="00D36539"/>
    <w:rsid w:val="00D53080"/>
    <w:rsid w:val="00D55E7A"/>
    <w:rsid w:val="00D80A67"/>
    <w:rsid w:val="00D82E3E"/>
    <w:rsid w:val="00D8703B"/>
    <w:rsid w:val="00DA0B79"/>
    <w:rsid w:val="00DA6CA1"/>
    <w:rsid w:val="00DB5574"/>
    <w:rsid w:val="00DC29E1"/>
    <w:rsid w:val="00DC2CCC"/>
    <w:rsid w:val="00DC7FAB"/>
    <w:rsid w:val="00DE1DF4"/>
    <w:rsid w:val="00E011FE"/>
    <w:rsid w:val="00E07646"/>
    <w:rsid w:val="00E0799C"/>
    <w:rsid w:val="00E11A87"/>
    <w:rsid w:val="00E13966"/>
    <w:rsid w:val="00E56D06"/>
    <w:rsid w:val="00E77D81"/>
    <w:rsid w:val="00E817CC"/>
    <w:rsid w:val="00E85621"/>
    <w:rsid w:val="00EB2EFA"/>
    <w:rsid w:val="00EC72F2"/>
    <w:rsid w:val="00ED10AB"/>
    <w:rsid w:val="00EE38E3"/>
    <w:rsid w:val="00EF2EDB"/>
    <w:rsid w:val="00F0042B"/>
    <w:rsid w:val="00F254A0"/>
    <w:rsid w:val="00F54297"/>
    <w:rsid w:val="00F74DA4"/>
    <w:rsid w:val="00F92C67"/>
    <w:rsid w:val="00FA5A03"/>
    <w:rsid w:val="00FC234B"/>
    <w:rsid w:val="00FC3921"/>
    <w:rsid w:val="00FD0D73"/>
    <w:rsid w:val="00FD15E3"/>
    <w:rsid w:val="00FE458C"/>
    <w:rsid w:val="00FE7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CCF4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A3DE4"/>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29F1"/>
    <w:rPr>
      <w:color w:val="0563C1" w:themeColor="hyperlink"/>
      <w:u w:val="single"/>
    </w:rPr>
  </w:style>
  <w:style w:type="paragraph" w:customStyle="1" w:styleId="EndNoteBibliographyTitle">
    <w:name w:val="EndNote Bibliography Title"/>
    <w:basedOn w:val="Normal"/>
    <w:rsid w:val="00D16B55"/>
    <w:pPr>
      <w:jc w:val="center"/>
    </w:pPr>
  </w:style>
  <w:style w:type="paragraph" w:customStyle="1" w:styleId="EndNoteBibliography">
    <w:name w:val="EndNote Bibliography"/>
    <w:basedOn w:val="Normal"/>
    <w:rsid w:val="00D16B55"/>
  </w:style>
  <w:style w:type="character" w:customStyle="1" w:styleId="annotation">
    <w:name w:val="annotation"/>
    <w:basedOn w:val="DefaultParagraphFont"/>
    <w:rsid w:val="009B1B8A"/>
  </w:style>
  <w:style w:type="character" w:styleId="PlaceholderText">
    <w:name w:val="Placeholder Text"/>
    <w:basedOn w:val="DefaultParagraphFont"/>
    <w:uiPriority w:val="99"/>
    <w:semiHidden/>
    <w:rsid w:val="00E11A87"/>
    <w:rPr>
      <w:color w:val="808080"/>
    </w:rPr>
  </w:style>
  <w:style w:type="table" w:styleId="TableGrid">
    <w:name w:val="Table Grid"/>
    <w:basedOn w:val="TableNormal"/>
    <w:uiPriority w:val="39"/>
    <w:rsid w:val="00243E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1Light">
    <w:name w:val="Grid Table 1 Light"/>
    <w:basedOn w:val="TableNormal"/>
    <w:uiPriority w:val="46"/>
    <w:rsid w:val="00243E2F"/>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43E2F"/>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9B3596"/>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52075C"/>
    <w:pPr>
      <w:widowControl w:val="0"/>
      <w:ind w:firstLineChars="200" w:firstLine="420"/>
      <w:jc w:val="both"/>
    </w:pPr>
    <w:rPr>
      <w:rFonts w:cstheme="minorBidi"/>
      <w:kern w:val="2"/>
    </w:rPr>
  </w:style>
  <w:style w:type="character" w:customStyle="1" w:styleId="apple-converted-space">
    <w:name w:val="apple-converted-space"/>
    <w:basedOn w:val="DefaultParagraphFont"/>
    <w:rsid w:val="00B035AD"/>
  </w:style>
  <w:style w:type="character" w:styleId="Emphasis">
    <w:name w:val="Emphasis"/>
    <w:basedOn w:val="DefaultParagraphFont"/>
    <w:uiPriority w:val="20"/>
    <w:qFormat/>
    <w:rsid w:val="00B035AD"/>
    <w:rPr>
      <w:i/>
      <w:iCs/>
    </w:rPr>
  </w:style>
  <w:style w:type="paragraph" w:customStyle="1" w:styleId="p1">
    <w:name w:val="p1"/>
    <w:basedOn w:val="Normal"/>
    <w:rsid w:val="00013836"/>
    <w:rPr>
      <w:rFonts w:ascii="Menlo" w:hAnsi="Menlo" w:cs="Menlo"/>
      <w:color w:val="008400"/>
      <w:sz w:val="17"/>
      <w:szCs w:val="17"/>
    </w:rPr>
  </w:style>
  <w:style w:type="character" w:customStyle="1" w:styleId="s1">
    <w:name w:val="s1"/>
    <w:basedOn w:val="DefaultParagraphFont"/>
    <w:rsid w:val="00013836"/>
  </w:style>
  <w:style w:type="character" w:customStyle="1" w:styleId="internalref">
    <w:name w:val="internalref"/>
    <w:basedOn w:val="DefaultParagraphFont"/>
    <w:rsid w:val="00BA3DE4"/>
  </w:style>
  <w:style w:type="paragraph" w:customStyle="1" w:styleId="para">
    <w:name w:val="para"/>
    <w:basedOn w:val="Normal"/>
    <w:rsid w:val="00343D1F"/>
    <w:pPr>
      <w:spacing w:before="100" w:beforeAutospacing="1" w:after="100" w:afterAutospacing="1"/>
    </w:pPr>
  </w:style>
  <w:style w:type="paragraph" w:customStyle="1" w:styleId="p2">
    <w:name w:val="p2"/>
    <w:basedOn w:val="Normal"/>
    <w:rsid w:val="004E7824"/>
    <w:rPr>
      <w:rFonts w:ascii="Helvetica" w:hAnsi="Helvetica"/>
      <w:sz w:val="10"/>
      <w:szCs w:val="10"/>
    </w:rPr>
  </w:style>
  <w:style w:type="character" w:customStyle="1" w:styleId="s2">
    <w:name w:val="s2"/>
    <w:basedOn w:val="DefaultParagraphFont"/>
    <w:rsid w:val="004E7824"/>
    <w:rPr>
      <w:color w:val="011993"/>
    </w:rPr>
  </w:style>
  <w:style w:type="character" w:customStyle="1" w:styleId="s3">
    <w:name w:val="s3"/>
    <w:basedOn w:val="DefaultParagraphFont"/>
    <w:rsid w:val="004E7824"/>
    <w:rPr>
      <w:rFonts w:ascii="Times" w:hAnsi="Times" w:hint="default"/>
      <w:sz w:val="14"/>
      <w:szCs w:val="14"/>
    </w:rPr>
  </w:style>
  <w:style w:type="character" w:customStyle="1" w:styleId="s4">
    <w:name w:val="s4"/>
    <w:basedOn w:val="DefaultParagraphFont"/>
    <w:rsid w:val="004E7824"/>
    <w:rPr>
      <w:color w:val="B1182F"/>
    </w:rPr>
  </w:style>
  <w:style w:type="character" w:styleId="FollowedHyperlink">
    <w:name w:val="FollowedHyperlink"/>
    <w:basedOn w:val="DefaultParagraphFont"/>
    <w:uiPriority w:val="99"/>
    <w:semiHidden/>
    <w:unhideWhenUsed/>
    <w:rsid w:val="00DA6CA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1883">
      <w:bodyDiv w:val="1"/>
      <w:marLeft w:val="0"/>
      <w:marRight w:val="0"/>
      <w:marTop w:val="0"/>
      <w:marBottom w:val="0"/>
      <w:divBdr>
        <w:top w:val="none" w:sz="0" w:space="0" w:color="auto"/>
        <w:left w:val="none" w:sz="0" w:space="0" w:color="auto"/>
        <w:bottom w:val="none" w:sz="0" w:space="0" w:color="auto"/>
        <w:right w:val="none" w:sz="0" w:space="0" w:color="auto"/>
      </w:divBdr>
    </w:div>
    <w:div w:id="80873829">
      <w:bodyDiv w:val="1"/>
      <w:marLeft w:val="0"/>
      <w:marRight w:val="0"/>
      <w:marTop w:val="0"/>
      <w:marBottom w:val="0"/>
      <w:divBdr>
        <w:top w:val="none" w:sz="0" w:space="0" w:color="auto"/>
        <w:left w:val="none" w:sz="0" w:space="0" w:color="auto"/>
        <w:bottom w:val="none" w:sz="0" w:space="0" w:color="auto"/>
        <w:right w:val="none" w:sz="0" w:space="0" w:color="auto"/>
      </w:divBdr>
    </w:div>
    <w:div w:id="88546259">
      <w:bodyDiv w:val="1"/>
      <w:marLeft w:val="0"/>
      <w:marRight w:val="0"/>
      <w:marTop w:val="0"/>
      <w:marBottom w:val="0"/>
      <w:divBdr>
        <w:top w:val="none" w:sz="0" w:space="0" w:color="auto"/>
        <w:left w:val="none" w:sz="0" w:space="0" w:color="auto"/>
        <w:bottom w:val="none" w:sz="0" w:space="0" w:color="auto"/>
        <w:right w:val="none" w:sz="0" w:space="0" w:color="auto"/>
      </w:divBdr>
    </w:div>
    <w:div w:id="248538524">
      <w:bodyDiv w:val="1"/>
      <w:marLeft w:val="0"/>
      <w:marRight w:val="0"/>
      <w:marTop w:val="0"/>
      <w:marBottom w:val="0"/>
      <w:divBdr>
        <w:top w:val="none" w:sz="0" w:space="0" w:color="auto"/>
        <w:left w:val="none" w:sz="0" w:space="0" w:color="auto"/>
        <w:bottom w:val="none" w:sz="0" w:space="0" w:color="auto"/>
        <w:right w:val="none" w:sz="0" w:space="0" w:color="auto"/>
      </w:divBdr>
    </w:div>
    <w:div w:id="262541383">
      <w:bodyDiv w:val="1"/>
      <w:marLeft w:val="0"/>
      <w:marRight w:val="0"/>
      <w:marTop w:val="0"/>
      <w:marBottom w:val="0"/>
      <w:divBdr>
        <w:top w:val="none" w:sz="0" w:space="0" w:color="auto"/>
        <w:left w:val="none" w:sz="0" w:space="0" w:color="auto"/>
        <w:bottom w:val="none" w:sz="0" w:space="0" w:color="auto"/>
        <w:right w:val="none" w:sz="0" w:space="0" w:color="auto"/>
      </w:divBdr>
    </w:div>
    <w:div w:id="271792180">
      <w:bodyDiv w:val="1"/>
      <w:marLeft w:val="0"/>
      <w:marRight w:val="0"/>
      <w:marTop w:val="0"/>
      <w:marBottom w:val="0"/>
      <w:divBdr>
        <w:top w:val="none" w:sz="0" w:space="0" w:color="auto"/>
        <w:left w:val="none" w:sz="0" w:space="0" w:color="auto"/>
        <w:bottom w:val="none" w:sz="0" w:space="0" w:color="auto"/>
        <w:right w:val="none" w:sz="0" w:space="0" w:color="auto"/>
      </w:divBdr>
    </w:div>
    <w:div w:id="390202651">
      <w:bodyDiv w:val="1"/>
      <w:marLeft w:val="0"/>
      <w:marRight w:val="0"/>
      <w:marTop w:val="0"/>
      <w:marBottom w:val="0"/>
      <w:divBdr>
        <w:top w:val="none" w:sz="0" w:space="0" w:color="auto"/>
        <w:left w:val="none" w:sz="0" w:space="0" w:color="auto"/>
        <w:bottom w:val="none" w:sz="0" w:space="0" w:color="auto"/>
        <w:right w:val="none" w:sz="0" w:space="0" w:color="auto"/>
      </w:divBdr>
    </w:div>
    <w:div w:id="562956090">
      <w:bodyDiv w:val="1"/>
      <w:marLeft w:val="0"/>
      <w:marRight w:val="0"/>
      <w:marTop w:val="0"/>
      <w:marBottom w:val="0"/>
      <w:divBdr>
        <w:top w:val="none" w:sz="0" w:space="0" w:color="auto"/>
        <w:left w:val="none" w:sz="0" w:space="0" w:color="auto"/>
        <w:bottom w:val="none" w:sz="0" w:space="0" w:color="auto"/>
        <w:right w:val="none" w:sz="0" w:space="0" w:color="auto"/>
      </w:divBdr>
    </w:div>
    <w:div w:id="704449164">
      <w:bodyDiv w:val="1"/>
      <w:marLeft w:val="0"/>
      <w:marRight w:val="0"/>
      <w:marTop w:val="0"/>
      <w:marBottom w:val="0"/>
      <w:divBdr>
        <w:top w:val="none" w:sz="0" w:space="0" w:color="auto"/>
        <w:left w:val="none" w:sz="0" w:space="0" w:color="auto"/>
        <w:bottom w:val="none" w:sz="0" w:space="0" w:color="auto"/>
        <w:right w:val="none" w:sz="0" w:space="0" w:color="auto"/>
      </w:divBdr>
    </w:div>
    <w:div w:id="1078938862">
      <w:bodyDiv w:val="1"/>
      <w:marLeft w:val="0"/>
      <w:marRight w:val="0"/>
      <w:marTop w:val="0"/>
      <w:marBottom w:val="0"/>
      <w:divBdr>
        <w:top w:val="none" w:sz="0" w:space="0" w:color="auto"/>
        <w:left w:val="none" w:sz="0" w:space="0" w:color="auto"/>
        <w:bottom w:val="none" w:sz="0" w:space="0" w:color="auto"/>
        <w:right w:val="none" w:sz="0" w:space="0" w:color="auto"/>
      </w:divBdr>
    </w:div>
    <w:div w:id="1536238469">
      <w:bodyDiv w:val="1"/>
      <w:marLeft w:val="0"/>
      <w:marRight w:val="0"/>
      <w:marTop w:val="0"/>
      <w:marBottom w:val="0"/>
      <w:divBdr>
        <w:top w:val="none" w:sz="0" w:space="0" w:color="auto"/>
        <w:left w:val="none" w:sz="0" w:space="0" w:color="auto"/>
        <w:bottom w:val="none" w:sz="0" w:space="0" w:color="auto"/>
        <w:right w:val="none" w:sz="0" w:space="0" w:color="auto"/>
      </w:divBdr>
    </w:div>
    <w:div w:id="1536429045">
      <w:bodyDiv w:val="1"/>
      <w:marLeft w:val="0"/>
      <w:marRight w:val="0"/>
      <w:marTop w:val="0"/>
      <w:marBottom w:val="0"/>
      <w:divBdr>
        <w:top w:val="none" w:sz="0" w:space="0" w:color="auto"/>
        <w:left w:val="none" w:sz="0" w:space="0" w:color="auto"/>
        <w:bottom w:val="none" w:sz="0" w:space="0" w:color="auto"/>
        <w:right w:val="none" w:sz="0" w:space="0" w:color="auto"/>
      </w:divBdr>
    </w:div>
    <w:div w:id="1566646890">
      <w:bodyDiv w:val="1"/>
      <w:marLeft w:val="0"/>
      <w:marRight w:val="0"/>
      <w:marTop w:val="0"/>
      <w:marBottom w:val="0"/>
      <w:divBdr>
        <w:top w:val="none" w:sz="0" w:space="0" w:color="auto"/>
        <w:left w:val="none" w:sz="0" w:space="0" w:color="auto"/>
        <w:bottom w:val="none" w:sz="0" w:space="0" w:color="auto"/>
        <w:right w:val="none" w:sz="0" w:space="0" w:color="auto"/>
      </w:divBdr>
    </w:div>
    <w:div w:id="1598369824">
      <w:bodyDiv w:val="1"/>
      <w:marLeft w:val="0"/>
      <w:marRight w:val="0"/>
      <w:marTop w:val="0"/>
      <w:marBottom w:val="0"/>
      <w:divBdr>
        <w:top w:val="none" w:sz="0" w:space="0" w:color="auto"/>
        <w:left w:val="none" w:sz="0" w:space="0" w:color="auto"/>
        <w:bottom w:val="none" w:sz="0" w:space="0" w:color="auto"/>
        <w:right w:val="none" w:sz="0" w:space="0" w:color="auto"/>
      </w:divBdr>
      <w:divsChild>
        <w:div w:id="386608597">
          <w:marLeft w:val="547"/>
          <w:marRight w:val="0"/>
          <w:marTop w:val="0"/>
          <w:marBottom w:val="0"/>
          <w:divBdr>
            <w:top w:val="none" w:sz="0" w:space="0" w:color="auto"/>
            <w:left w:val="none" w:sz="0" w:space="0" w:color="auto"/>
            <w:bottom w:val="none" w:sz="0" w:space="0" w:color="auto"/>
            <w:right w:val="none" w:sz="0" w:space="0" w:color="auto"/>
          </w:divBdr>
        </w:div>
      </w:divsChild>
    </w:div>
    <w:div w:id="1616715839">
      <w:bodyDiv w:val="1"/>
      <w:marLeft w:val="0"/>
      <w:marRight w:val="0"/>
      <w:marTop w:val="0"/>
      <w:marBottom w:val="0"/>
      <w:divBdr>
        <w:top w:val="none" w:sz="0" w:space="0" w:color="auto"/>
        <w:left w:val="none" w:sz="0" w:space="0" w:color="auto"/>
        <w:bottom w:val="none" w:sz="0" w:space="0" w:color="auto"/>
        <w:right w:val="none" w:sz="0" w:space="0" w:color="auto"/>
      </w:divBdr>
    </w:div>
    <w:div w:id="1666082964">
      <w:bodyDiv w:val="1"/>
      <w:marLeft w:val="0"/>
      <w:marRight w:val="0"/>
      <w:marTop w:val="0"/>
      <w:marBottom w:val="0"/>
      <w:divBdr>
        <w:top w:val="none" w:sz="0" w:space="0" w:color="auto"/>
        <w:left w:val="none" w:sz="0" w:space="0" w:color="auto"/>
        <w:bottom w:val="none" w:sz="0" w:space="0" w:color="auto"/>
        <w:right w:val="none" w:sz="0" w:space="0" w:color="auto"/>
      </w:divBdr>
      <w:divsChild>
        <w:div w:id="904606082">
          <w:marLeft w:val="547"/>
          <w:marRight w:val="0"/>
          <w:marTop w:val="0"/>
          <w:marBottom w:val="0"/>
          <w:divBdr>
            <w:top w:val="none" w:sz="0" w:space="0" w:color="auto"/>
            <w:left w:val="none" w:sz="0" w:space="0" w:color="auto"/>
            <w:bottom w:val="none" w:sz="0" w:space="0" w:color="auto"/>
            <w:right w:val="none" w:sz="0" w:space="0" w:color="auto"/>
          </w:divBdr>
        </w:div>
      </w:divsChild>
    </w:div>
    <w:div w:id="1826049179">
      <w:bodyDiv w:val="1"/>
      <w:marLeft w:val="0"/>
      <w:marRight w:val="0"/>
      <w:marTop w:val="0"/>
      <w:marBottom w:val="0"/>
      <w:divBdr>
        <w:top w:val="none" w:sz="0" w:space="0" w:color="auto"/>
        <w:left w:val="none" w:sz="0" w:space="0" w:color="auto"/>
        <w:bottom w:val="none" w:sz="0" w:space="0" w:color="auto"/>
        <w:right w:val="none" w:sz="0" w:space="0" w:color="auto"/>
      </w:divBdr>
    </w:div>
    <w:div w:id="1931811158">
      <w:bodyDiv w:val="1"/>
      <w:marLeft w:val="0"/>
      <w:marRight w:val="0"/>
      <w:marTop w:val="0"/>
      <w:marBottom w:val="0"/>
      <w:divBdr>
        <w:top w:val="none" w:sz="0" w:space="0" w:color="auto"/>
        <w:left w:val="none" w:sz="0" w:space="0" w:color="auto"/>
        <w:bottom w:val="none" w:sz="0" w:space="0" w:color="auto"/>
        <w:right w:val="none" w:sz="0" w:space="0" w:color="auto"/>
      </w:divBdr>
    </w:div>
    <w:div w:id="21078495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hannonlab.cshl.edu/fastx_toolkit/index.html" TargetMode="External"/><Relationship Id="rId6" Type="http://schemas.openxmlformats.org/officeDocument/2006/relationships/hyperlink" Target="https://www.ncbi.nlm.nih.gov/pmc/articles/PMC3554454/" TargetMode="External"/><Relationship Id="rId7" Type="http://schemas.openxmlformats.org/officeDocument/2006/relationships/hyperlink" Target="http://www.phytozome.net/)"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TotalTime>
  <Pages>5</Pages>
  <Words>5327</Words>
  <Characters>30369</Characters>
  <Application>Microsoft Macintosh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Guanjing [EEOBS]</dc:creator>
  <cp:keywords/>
  <dc:description/>
  <cp:lastModifiedBy>Hu, Guanjing [EEOBS]</cp:lastModifiedBy>
  <cp:revision>36</cp:revision>
  <dcterms:created xsi:type="dcterms:W3CDTF">2017-04-27T14:35:00Z</dcterms:created>
  <dcterms:modified xsi:type="dcterms:W3CDTF">2018-01-02T21:59:00Z</dcterms:modified>
</cp:coreProperties>
</file>